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commentRangeStart w:id="0"/>
      <w:r>
        <w:lastRenderedPageBreak/>
        <w:t>Abstract</w:t>
      </w:r>
      <w:commentRangeEnd w:id="0"/>
      <w:r w:rsidR="00556F79">
        <w:rPr>
          <w:rStyle w:val="CommentReference"/>
          <w:rFonts w:asciiTheme="minorHAnsi" w:eastAsiaTheme="minorHAnsi" w:hAnsiTheme="minorHAnsi" w:cstheme="minorBidi"/>
          <w:b w:val="0"/>
          <w:bCs w:val="0"/>
          <w:color w:val="auto"/>
        </w:rPr>
        <w:commentReference w:id="0"/>
      </w:r>
    </w:p>
    <w:p w14:paraId="4F10595C" w14:textId="3D0F1827" w:rsidR="00563757" w:rsidRPr="00563757" w:rsidRDefault="00723D56" w:rsidP="00673E4C">
      <w:pPr>
        <w:spacing w:line="480" w:lineRule="auto"/>
      </w:pPr>
      <w:r>
        <w:t xml:space="preserve">Hydrogenotrophic methanogenesis occurs in multiple environments ranging from the rumen of </w:t>
      </w:r>
      <w:r w:rsidR="00673E4C">
        <w:t xml:space="preserve">multicellular </w:t>
      </w:r>
      <w:r>
        <w:t>organisms</w:t>
      </w:r>
      <w:r w:rsidR="00556F79">
        <w:t xml:space="preserve"> to</w:t>
      </w:r>
      <w:r w:rsidR="0026382C">
        <w:t xml:space="preserve"> </w:t>
      </w:r>
      <w:r w:rsidR="008367FA">
        <w:t>marine environments</w:t>
      </w:r>
      <w:r>
        <w:t xml:space="preserve"> </w:t>
      </w:r>
      <w:r w:rsidR="00673E4C">
        <w:t xml:space="preserve">and </w:t>
      </w:r>
      <w:r>
        <w:t>hot springs.</w:t>
      </w:r>
      <w:r w:rsidR="00673E4C">
        <w:t xml:space="preserve"> </w:t>
      </w:r>
      <w:r w:rsidR="00E83A7C">
        <w:t>Microbes</w:t>
      </w:r>
      <w:r w:rsidR="00FA05D1">
        <w:t xml:space="preserve"> that </w:t>
      </w:r>
      <w:r w:rsidR="00E83A7C">
        <w:t>are responsible for</w:t>
      </w:r>
      <w:r w:rsidR="00FA05D1">
        <w:t xml:space="preserve"> this type of metabolism </w:t>
      </w:r>
      <w:r w:rsidR="00E83A7C">
        <w:t xml:space="preserve">are </w:t>
      </w:r>
      <w:r w:rsidR="002C5D66">
        <w:t xml:space="preserve">from the phylum </w:t>
      </w:r>
      <w:proofErr w:type="spellStart"/>
      <w:r w:rsidR="002C5D66">
        <w:t>Euryarchaeot</w:t>
      </w:r>
      <w:r w:rsidR="00B42562">
        <w:t>a</w:t>
      </w:r>
      <w:proofErr w:type="spellEnd"/>
      <w:r w:rsidR="002C5D66">
        <w:t>.</w:t>
      </w:r>
      <w:r w:rsidR="00673E4C">
        <w:t xml:space="preserve"> </w:t>
      </w:r>
      <w:r w:rsidR="002C5D66">
        <w:t xml:space="preserve">In this work, we focus on a </w:t>
      </w:r>
      <w:r w:rsidR="000F03F7">
        <w:t xml:space="preserve">well-studied </w:t>
      </w:r>
      <w:r w:rsidR="002C5D66">
        <w:t xml:space="preserve">marine methanogen, </w:t>
      </w:r>
      <w:proofErr w:type="spellStart"/>
      <w:r w:rsidR="002C5D66">
        <w:rPr>
          <w:i/>
        </w:rPr>
        <w:t>Methanoccocus</w:t>
      </w:r>
      <w:proofErr w:type="spellEnd"/>
      <w:r w:rsidR="002C5D66">
        <w:rPr>
          <w:i/>
        </w:rPr>
        <w:t xml:space="preserve"> maripaludis</w:t>
      </w:r>
      <w:r w:rsidR="000F03F7">
        <w:t>.</w:t>
      </w:r>
      <w:r w:rsidR="00673E4C">
        <w:t xml:space="preserve"> </w:t>
      </w:r>
      <w:r w:rsidR="000F03F7">
        <w:t>Until recently, it was unknown how this organism was able to gain enough energy for growth despite the lack of sufficient coupling sites.</w:t>
      </w:r>
      <w:r w:rsidR="00673E4C">
        <w:t xml:space="preserve"> </w:t>
      </w:r>
      <w:r w:rsidR="000F03F7">
        <w:t>However, a recent report has elucidated an increasingly recognized form of energy conservation</w:t>
      </w:r>
      <w:r w:rsidR="00DF679C">
        <w:t xml:space="preserve"> in strict anaerobes that is not based on chemiosmosis</w:t>
      </w:r>
      <w:r w:rsidR="000F03F7">
        <w:t>; electron bifurcation which solves the energy deficit question.</w:t>
      </w:r>
      <w:r w:rsidR="00673E4C">
        <w:t xml:space="preserve"> </w:t>
      </w:r>
      <w:r w:rsidR="00563757">
        <w:t>To better understand</w:t>
      </w:r>
      <w:r w:rsidR="00081E0C">
        <w:t xml:space="preserve"> its metabolism</w:t>
      </w:r>
      <w:r w:rsidR="00563757">
        <w:t xml:space="preserve"> and </w:t>
      </w:r>
      <w:r w:rsidR="00DF679C">
        <w:t xml:space="preserve">compare it with </w:t>
      </w:r>
      <w:r w:rsidR="001657E5">
        <w:t xml:space="preserve">another group of methanogens which utilizes the traditional </w:t>
      </w:r>
      <w:proofErr w:type="spellStart"/>
      <w:r w:rsidR="001657E5">
        <w:t>chemiosmotic</w:t>
      </w:r>
      <w:proofErr w:type="spellEnd"/>
      <w:r w:rsidR="001657E5">
        <w:t xml:space="preserve"> mode of energy conversation</w:t>
      </w:r>
      <w:r w:rsidR="00081E0C">
        <w:t>,</w:t>
      </w:r>
      <w:r w:rsidR="00563757">
        <w:t xml:space="preserve"> we have built iMR5</w:t>
      </w:r>
      <w:r w:rsidR="0026382C">
        <w:t>39</w:t>
      </w:r>
      <w:r w:rsidR="001657E5">
        <w:t>. It is</w:t>
      </w:r>
      <w:r w:rsidR="00563757">
        <w:t xml:space="preserve"> a metabolic reconstruction of </w:t>
      </w:r>
      <w:r w:rsidR="00563757">
        <w:rPr>
          <w:i/>
        </w:rPr>
        <w:t xml:space="preserve">M. maripaludis </w:t>
      </w:r>
      <w:r w:rsidR="00563757">
        <w:t>that accounts for 5</w:t>
      </w:r>
      <w:r w:rsidR="0026382C">
        <w:t>39</w:t>
      </w:r>
      <w:r w:rsidR="00563757">
        <w:t xml:space="preserve"> of its 1722 protein-coding genes. Constructed using likelihood based gap</w:t>
      </w:r>
      <w:r w:rsidR="00BB4897">
        <w:t xml:space="preserve"> </w:t>
      </w:r>
      <w:r w:rsidR="00563757">
        <w:t xml:space="preserve">filling and </w:t>
      </w:r>
      <w:r w:rsidR="00EA6C8E">
        <w:t>heavily rooted</w:t>
      </w:r>
      <w:r w:rsidR="00563757">
        <w:t xml:space="preserve"> </w:t>
      </w:r>
      <w:r w:rsidR="00EA6C8E">
        <w:t>i</w:t>
      </w:r>
      <w:r w:rsidR="00563757">
        <w:t xml:space="preserve">n </w:t>
      </w:r>
      <w:r w:rsidR="00EA6C8E">
        <w:t>biochemical</w:t>
      </w:r>
      <w:r w:rsidR="00563757">
        <w:t xml:space="preserve"> literature</w:t>
      </w:r>
      <w:r w:rsidR="00EA6C8E">
        <w:t xml:space="preserve">.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r w:rsidR="001657E5">
        <w:t>To address electron and the question of ferredoxin specificity, we have</w:t>
      </w:r>
      <w:commentRangeStart w:id="1"/>
      <w:r w:rsidR="001657E5">
        <w:t>……</w:t>
      </w:r>
      <w:commentRangeEnd w:id="1"/>
      <w:r w:rsidR="0026382C">
        <w:rPr>
          <w:rStyle w:val="CommentReference"/>
          <w:rFonts w:asciiTheme="minorHAnsi" w:hAnsiTheme="minorHAnsi"/>
        </w:rPr>
        <w:commentReference w:id="1"/>
      </w:r>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w:t>
      </w:r>
      <w:commentRangeStart w:id="2"/>
      <w:r w:rsidR="00E4785C">
        <w:t xml:space="preserve">a </w:t>
      </w:r>
      <w:r w:rsidR="00081E0C">
        <w:t xml:space="preserve">flexible </w:t>
      </w:r>
      <w:r w:rsidR="00E4785C">
        <w:t xml:space="preserve">platform to generate thermodynamically feasible </w:t>
      </w:r>
      <w:r w:rsidR="00BB4897">
        <w:t>strain design hypotheses</w:t>
      </w:r>
      <w:r w:rsidR="00E4785C">
        <w:t xml:space="preserve">. </w:t>
      </w:r>
      <w:commentRangeEnd w:id="2"/>
      <w:r w:rsidR="001657E5">
        <w:rPr>
          <w:rStyle w:val="CommentReference"/>
          <w:rFonts w:asciiTheme="minorHAnsi" w:hAnsiTheme="minorHAnsi"/>
        </w:rPr>
        <w:commentReference w:id="2"/>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3"/>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3"/>
      <w:r w:rsidR="006A665D">
        <w:rPr>
          <w:rStyle w:val="CommentReference"/>
          <w:rFonts w:asciiTheme="minorHAnsi" w:hAnsiTheme="minorHAnsi"/>
        </w:rPr>
        <w:commentReference w:id="3"/>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2B70E535"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26382C">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506A1E9F"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6382C">
        <w:instrText xml:space="preserve"> ADDIN ZOTERO_ITEM CSL_CITATION {"citationID":"RAdXQ6hK","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6382C">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6382C">
        <w:instrText xml:space="preserve"> ADDIN ZOTERO_ITEM CSL_CITATION {"citationID":"fm08jrqff","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snthesis</w:t>
      </w:r>
      <w:proofErr w:type="spellEnd"/>
      <w:r w:rsidR="00D11FBC">
        <w:t xml:space="preserve">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7236E74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26382C">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26382C">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A13A103" w:rsidR="00414739" w:rsidRPr="0077549E" w:rsidRDefault="009C1745" w:rsidP="00B042B4">
      <w:pPr>
        <w:spacing w:line="480" w:lineRule="auto"/>
      </w:pPr>
      <w:r>
        <w:t>In our model,</w:t>
      </w:r>
      <w:r w:rsidR="007F0F45">
        <w:t xml:space="preserve"> iMR5</w:t>
      </w:r>
      <w:r w:rsidR="0026382C">
        <w:t>39</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proofErr w:type="spellStart"/>
      <w:r w:rsidR="007E1FB5">
        <w:t>and</w:t>
      </w:r>
      <w:proofErr w:type="spellEnd"/>
      <w:r w:rsidR="007E1FB5">
        <w:t xml:space="preserve"> 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w:t>
      </w:r>
      <w:r w:rsidR="0026382C">
        <w:t>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424AFE1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4"/>
      <w:r w:rsidR="004862FB">
        <w:t xml:space="preserve">(method currently not available through </w:t>
      </w:r>
      <w:proofErr w:type="spellStart"/>
      <w:r w:rsidR="004862FB">
        <w:t>Kbase</w:t>
      </w:r>
      <w:proofErr w:type="spellEnd"/>
      <w:r w:rsidR="004862FB">
        <w:t xml:space="preserve"> Narrative Interface).</w:t>
      </w:r>
      <w:commentRangeEnd w:id="4"/>
      <w:r w:rsidR="00AE21C1">
        <w:rPr>
          <w:rStyle w:val="CommentReference"/>
          <w:rFonts w:asciiTheme="minorHAnsi" w:hAnsiTheme="minorHAnsi"/>
        </w:rPr>
        <w:commentReference w:id="4"/>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44B59C1B"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metabolite ID}_e0”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0632A31C"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must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D74A8B"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5FA820D8"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BF79830"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26382C">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0887C67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D74A8B"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D74A8B"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5"/>
      <w:r>
        <w:t xml:space="preserve">Experimental </w:t>
      </w:r>
      <w:r w:rsidR="00FB6A81">
        <w:t>Measurements</w:t>
      </w:r>
      <w:commentRangeEnd w:id="5"/>
      <w:r w:rsidR="001056FA">
        <w:rPr>
          <w:rStyle w:val="CommentReference"/>
          <w:rFonts w:asciiTheme="minorHAnsi" w:eastAsiaTheme="minorHAnsi" w:hAnsiTheme="minorHAnsi" w:cstheme="minorBidi"/>
          <w:b w:val="0"/>
          <w:bCs w:val="0"/>
          <w:color w:val="auto"/>
        </w:rPr>
        <w:commentReference w:id="5"/>
      </w:r>
    </w:p>
    <w:p w14:paraId="14C1A5CE" w14:textId="376CCE71"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26382C">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1A5358">
        <w:t>C</w:t>
      </w:r>
      <w:r w:rsidR="00650EC2">
        <w:t>hemostat</w:t>
      </w:r>
      <w:r w:rsidR="001A5358">
        <w:t>s were in steady state continuous</w:t>
      </w:r>
      <w:r w:rsidR="00FB6A81">
        <w:t xml:space="preserve"> mode</w:t>
      </w:r>
      <w:r w:rsidR="001A5358">
        <w:t xml:space="preserve"> were operated</w:t>
      </w:r>
      <w:r w:rsidR="00FB6A81">
        <w:t xml:space="preserve"> with gas flows of 110 L/h H</w:t>
      </w:r>
      <w:r w:rsidR="00FB6A81" w:rsidRPr="00FB6A81">
        <w:rPr>
          <w:vertAlign w:val="subscript"/>
        </w:rPr>
        <w:t>2</w:t>
      </w:r>
      <w:r w:rsidR="00FB6A81">
        <w:t>, 15 L/h CO</w:t>
      </w:r>
      <w:r w:rsidR="00FB6A81" w:rsidRPr="00FB6A81">
        <w:rPr>
          <w:vertAlign w:val="subscript"/>
        </w:rPr>
        <w:t>2</w:t>
      </w:r>
      <w:r w:rsidR="00FB6A81">
        <w:t>, 15 L/h N</w:t>
      </w:r>
      <w:r w:rsidR="00FB6A81" w:rsidRPr="00FB6A81">
        <w:rPr>
          <w:vertAlign w:val="subscript"/>
        </w:rPr>
        <w:t>2</w:t>
      </w:r>
      <w:r w:rsidR="00FB6A81">
        <w:t>, and 15 L/h H</w:t>
      </w:r>
      <w:r w:rsidR="00FB6A81" w:rsidRPr="00FB6A81">
        <w:rPr>
          <w:vertAlign w:val="subscript"/>
        </w:rPr>
        <w:t>2</w:t>
      </w:r>
      <w:r w:rsidR="00FB6A81">
        <w:t>S, with a dilution rate of 0.0833</w:t>
      </w:r>
      <w:r w:rsidR="00650EC2">
        <w:t xml:space="preserve"> h</w:t>
      </w:r>
      <w:r w:rsidR="00FB6A81" w:rsidRPr="00FB6A81">
        <w:rPr>
          <w:vertAlign w:val="superscript"/>
        </w:rPr>
        <w:t>-1</w:t>
      </w:r>
      <w:r w:rsidR="00650EC2">
        <w:t xml:space="preserve">. </w:t>
      </w:r>
    </w:p>
    <w:p w14:paraId="69419BD8" w14:textId="5000D6BC"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 xml:space="preserve">. </w:t>
      </w:r>
      <w:r w:rsidR="006A723F">
        <w:t>Small ~5 mL aliquots of cells sampled directly from chemostat culture were measured for optical density to determine the overall chemostat optical density.</w:t>
      </w:r>
      <w:r w:rsidR="00673E4C">
        <w:t xml:space="preserve"> </w:t>
      </w:r>
      <w:r w:rsidR="004105BE">
        <w:t>5</w:t>
      </w:r>
      <w:r w:rsidR="00650EC2">
        <w:t xml:space="preserve">0 mL aliquots of cells in media were </w:t>
      </w:r>
      <w:r w:rsidR="006A723F">
        <w:t xml:space="preserve">then </w:t>
      </w:r>
      <w:r w:rsidR="004105BE">
        <w:t xml:space="preserve">sampled directly from chemostat culture into 50 mL Falcon tubes and </w:t>
      </w:r>
      <w:r w:rsidR="00650EC2">
        <w:t xml:space="preserve">filtered through 25 </w:t>
      </w:r>
      <w:proofErr w:type="spellStart"/>
      <w:r w:rsidR="00650EC2">
        <w:t>nM</w:t>
      </w:r>
      <w:proofErr w:type="spellEnd"/>
      <w:r w:rsidR="00650EC2">
        <w:t xml:space="preserve"> pore filters to remove all non-cellular components. </w:t>
      </w:r>
      <w:r w:rsidR="006A723F">
        <w:t>W</w:t>
      </w:r>
      <w:r w:rsidR="00650EC2">
        <w:t>et</w:t>
      </w:r>
      <w:r w:rsidR="001C5798">
        <w:t xml:space="preserve"> cells and their</w:t>
      </w:r>
      <w:r w:rsidR="00650EC2">
        <w:t xml:space="preserve"> filters were dried in a 50 degree oven and their weight was meas</w:t>
      </w:r>
      <w:r w:rsidR="001C5798">
        <w:t xml:space="preserve">ured until it stabilized to give </w:t>
      </w:r>
      <w:r w:rsidR="00DC2671">
        <w:t xml:space="preserve">the final dry cell weight. </w:t>
      </w:r>
    </w:p>
    <w:p w14:paraId="5C055897" w14:textId="51F58C5E"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w:t>
      </w:r>
      <w:commentRangeStart w:id="6"/>
      <w:r>
        <w:t xml:space="preserve">ATP production versus growth data </w:t>
      </w:r>
      <w:commentRangeEnd w:id="6"/>
      <w:r w:rsidR="001A5358">
        <w:rPr>
          <w:rStyle w:val="CommentReference"/>
          <w:rFonts w:asciiTheme="minorHAnsi" w:hAnsiTheme="minorHAnsi"/>
        </w:rPr>
        <w:commentReference w:id="6"/>
      </w:r>
      <w:r>
        <w:t xml:space="preserve">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commentRangeStart w:id="7"/>
      <w:r w:rsidR="001D1107">
        <w:t>In</w:t>
      </w:r>
      <w:commentRangeEnd w:id="7"/>
      <w:r w:rsidR="008270DA">
        <w:rPr>
          <w:rStyle w:val="CommentReference"/>
          <w:rFonts w:asciiTheme="minorHAnsi" w:hAnsiTheme="minorHAnsi"/>
        </w:rPr>
        <w:commentReference w:id="7"/>
      </w:r>
      <w:r w:rsidR="001D1107">
        <w:t xml:space="preserve"> </w:t>
      </w:r>
      <w:r w:rsidR="001D1107">
        <w:rPr>
          <w:i/>
        </w:rPr>
        <w:t xml:space="preserve">M. maripaludis, </w:t>
      </w:r>
      <w:r w:rsidR="001D1107">
        <w:t xml:space="preserve">the ratio </w:t>
      </w:r>
      <w:r w:rsidR="004105BE">
        <w:t>of ATP to methane production can be closely approximated as</w:t>
      </w:r>
      <w:r w:rsidR="001D1107">
        <w:t xml:space="preserve"> </w:t>
      </w:r>
      <w:proofErr w:type="gramStart"/>
      <w:r w:rsidR="001D1107">
        <w:t xml:space="preserve">0.5 </w:t>
      </w:r>
      <w:proofErr w:type="gramEnd"/>
      <m:oMath>
        <m:f>
          <m:fPr>
            <m:ctrlPr>
              <w:rPr>
                <w:rFonts w:ascii="Cambria Math" w:hAnsi="Cambria Math"/>
                <w:i/>
              </w:rPr>
            </m:ctrlPr>
          </m:fPr>
          <m:num>
            <m:r>
              <w:rPr>
                <w:rFonts w:ascii="Cambria Math" w:hAnsi="Cambria Math"/>
              </w:rPr>
              <m:t>mol ATP</m:t>
            </m:r>
          </m:num>
          <m:den>
            <m:r>
              <w:rPr>
                <w:rFonts w:ascii="Cambria Math" w:hAnsi="Cambria Math"/>
              </w:rPr>
              <m:t>mol C</m:t>
            </m:r>
            <m:sSub>
              <m:sSubPr>
                <m:ctrlPr>
                  <w:rPr>
                    <w:rFonts w:ascii="Cambria Math" w:hAnsi="Cambria Math"/>
                    <w:i/>
                  </w:rPr>
                </m:ctrlPr>
              </m:sSubPr>
              <m:e>
                <m:r>
                  <w:rPr>
                    <w:rFonts w:ascii="Cambria Math" w:hAnsi="Cambria Math"/>
                  </w:rPr>
                  <m:t>H</m:t>
                </m:r>
              </m:e>
              <m:sub>
                <m:r>
                  <w:rPr>
                    <w:rFonts w:ascii="Cambria Math" w:hAnsi="Cambria Math"/>
                  </w:rPr>
                  <m:t>4</m:t>
                </m:r>
              </m:sub>
            </m:sSub>
          </m:den>
        </m:f>
      </m:oMath>
      <w:r w:rsidR="004105BE">
        <w:rPr>
          <w:rFonts w:eastAsiaTheme="minorEastAsia"/>
        </w:rPr>
        <w:t xml:space="preserve">, </w:t>
      </w:r>
      <w:r w:rsidR="004105BE">
        <w:rPr>
          <w:rFonts w:eastAsiaTheme="minorEastAsia"/>
        </w:rPr>
        <w:lastRenderedPageBreak/>
        <w:t>hence we constructed our plot by measuring methane production versus growth rate. Growth rates were monitored by measuring dry cell weight via optical density values. Gas from the chemostat headspace was collected directly into 5-mL serum vials after flushing with at least 500 mL of chemostat gas outflow. Methane production rates were quantitatively assessed</w:t>
      </w:r>
      <w:r w:rsidR="00381A37">
        <w:rPr>
          <w:rFonts w:eastAsiaTheme="minorEastAsia"/>
        </w:rPr>
        <w:t xml:space="preserve"> by measuring total gas outflow using a bubble flow meter and measuring methane percentage</w:t>
      </w:r>
      <w:r w:rsidR="004105BE">
        <w:rPr>
          <w:rFonts w:eastAsiaTheme="minorEastAsia"/>
        </w:rPr>
        <w:t xml:space="preserve"> using a {</w:t>
      </w:r>
      <w:r w:rsidR="004105BE" w:rsidRPr="00C7030E">
        <w:rPr>
          <w:rFonts w:eastAsiaTheme="minorEastAsia"/>
          <w:highlight w:val="yellow"/>
        </w:rPr>
        <w:t>model name/number?}</w:t>
      </w:r>
      <w:r w:rsidR="004105BE">
        <w:rPr>
          <w:rFonts w:eastAsiaTheme="minorEastAsia"/>
        </w:rPr>
        <w:t xml:space="preserve"> gas chromatograph</w:t>
      </w:r>
      <w:r w:rsidR="00381A37">
        <w:rPr>
          <w:rFonts w:eastAsiaTheme="minorEastAsia"/>
        </w:rPr>
        <w:t>.</w:t>
      </w:r>
      <w:r w:rsidR="004105BE">
        <w:rPr>
          <w:rFonts w:eastAsiaTheme="minorEastAsia"/>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8"/>
      <w:r>
        <w:t xml:space="preserve">Reconstruction </w:t>
      </w:r>
      <w:r w:rsidR="00920B05">
        <w:t>Statistics</w:t>
      </w:r>
      <w:commentRangeEnd w:id="8"/>
      <w:r w:rsidR="008270DA">
        <w:rPr>
          <w:rStyle w:val="CommentReference"/>
          <w:rFonts w:asciiTheme="minorHAnsi" w:eastAsiaTheme="minorHAnsi" w:hAnsiTheme="minorHAnsi" w:cstheme="minorBidi"/>
          <w:b w:val="0"/>
          <w:bCs w:val="0"/>
          <w:color w:val="auto"/>
        </w:rPr>
        <w:commentReference w:id="8"/>
      </w:r>
    </w:p>
    <w:p w14:paraId="180FA53C" w14:textId="5E45910D" w:rsidR="00650EC2" w:rsidRDefault="00920B05" w:rsidP="004F28CF">
      <w:pPr>
        <w:spacing w:line="480" w:lineRule="auto"/>
      </w:pPr>
      <w:r>
        <w:t xml:space="preserve">The basic statistics for </w:t>
      </w:r>
      <w:r w:rsidR="0026382C">
        <w:t xml:space="preserve">iMR539 </w:t>
      </w:r>
      <w:r>
        <w:t>are dis</w:t>
      </w:r>
      <w:r w:rsidR="009D69A7">
        <w:t xml:space="preserve">played in Table 1 compared to </w:t>
      </w:r>
      <w:r>
        <w:t>iMM518, the previously published</w:t>
      </w:r>
      <w:r w:rsidR="009D69A7">
        <w:t xml:space="preserve"> genome-scale metabolic</w:t>
      </w:r>
      <w:r>
        <w:t xml:space="preserve"> </w:t>
      </w:r>
      <w:r w:rsidR="009C1D8D">
        <w:t>reconstruction</w:t>
      </w:r>
      <w:r w:rsidR="003730CF">
        <w:t xml:space="preserve"> for </w:t>
      </w:r>
      <w:r w:rsidR="003730CF">
        <w:rPr>
          <w:i/>
        </w:rPr>
        <w:t>M. maripaludis</w:t>
      </w:r>
      <w:r>
        <w:t xml:space="preserve"> </w:t>
      </w:r>
      <w:r>
        <w:fldChar w:fldCharType="begin"/>
      </w:r>
      <w:r w:rsidR="0026382C">
        <w:instrText xml:space="preserve"> ADDIN ZOTERO_ITEM CSL_CITATION {"citationID":"memdrc53b","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26382C" w:rsidRPr="0026382C">
        <w:rPr>
          <w:rFonts w:cs="Times New Roman"/>
        </w:rPr>
        <w:t>(15)</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w:t>
      </w:r>
      <w:r w:rsidR="0026382C">
        <w:t xml:space="preserve">iMR539 </w:t>
      </w:r>
      <w:r>
        <w:t xml:space="preserve">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exclude</w:t>
      </w:r>
      <w:r w:rsidR="003730CF">
        <w:t>d</w:t>
      </w:r>
      <w:r>
        <w:t xml:space="preserv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3730CF">
        <w:t>primarily</w:t>
      </w:r>
      <w:r w:rsidR="00091F35">
        <w:t xml:space="preserve"> on biochemical knowledge from literature sources, particularly regarding recently-elucidated biosynthesis pathways that were not available </w:t>
      </w:r>
      <w:r w:rsidR="00091F35">
        <w:lastRenderedPageBreak/>
        <w:t xml:space="preserve">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4381ACF4"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w:t>
      </w:r>
      <w:r w:rsidR="003730CF">
        <w:t>simulatable</w:t>
      </w:r>
      <w:r>
        <w:t xml:space="preserve"> model, </w:t>
      </w:r>
      <w:r w:rsidR="009C1D8D">
        <w:t xml:space="preserve">but </w:t>
      </w:r>
      <w:r>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6195AE7D"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w:t>
      </w:r>
      <w:r>
        <w:lastRenderedPageBreak/>
        <w:t xml:space="preserve">on information from biochemical literature. These are distinct from, for example, the 11 reactions </w:t>
      </w:r>
      <w:r w:rsidR="00516D83">
        <w:t>encompassed by “Vitamin and Cofactor Synthesis” that were all added to fill biosynthesis gaps but have no supporting literature evidence. In total, of the 85 reactions lacking genes 46 (54%) are gap</w:t>
      </w:r>
      <w:r w:rsidR="00CD3E73">
        <w:t xml:space="preserve"> </w:t>
      </w:r>
      <w:r w:rsidR="00516D83">
        <w:t xml:space="preserve">filling reactions and the remaining 39 (46%) are classified as “hypothetical”, 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516D83">
        <w:t>many reactions in this latter group will become gene-associated whereas the gap</w:t>
      </w:r>
      <w:r w:rsidR="00CD3E73">
        <w:t xml:space="preserve"> </w:t>
      </w:r>
      <w:r w:rsidR="00516D83">
        <w:t xml:space="preserve">filling reactions, much like dead end reactions and metabolites, point us toward areas of metabolism that are poorly understood in our organism and require more in depth investigation.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t>Biochemistry</w:t>
      </w:r>
      <w:r w:rsidR="001F7E98">
        <w:t xml:space="preserve"> Improvements</w:t>
      </w:r>
    </w:p>
    <w:p w14:paraId="6917383A" w14:textId="314CBD1B" w:rsidR="00B36C33" w:rsidRDefault="00BF22C1" w:rsidP="007A2129">
      <w:pPr>
        <w:spacing w:line="480" w:lineRule="auto"/>
      </w:pPr>
      <w:r>
        <w:t>It has been often assumed that the</w:t>
      </w:r>
      <w:r w:rsidR="00673E4C">
        <w:t xml:space="preserve"> </w:t>
      </w:r>
      <w:r w:rsidR="00681980">
        <w:t xml:space="preserve">methanogenic pathway is linear with </w:t>
      </w:r>
      <w:r>
        <w:t>two main membrane complexes for generating membrane potential.</w:t>
      </w:r>
      <w:r w:rsidR="00673E4C">
        <w:t xml:space="preserve"> </w:t>
      </w:r>
      <w:r>
        <w:t xml:space="preserve">That is the </w:t>
      </w:r>
      <w:proofErr w:type="spellStart"/>
      <w:r>
        <w:t>Mtr</w:t>
      </w:r>
      <w:proofErr w:type="spellEnd"/>
      <w:r>
        <w:t xml:space="preserve"> and the heterodisulfide complex (</w:t>
      </w:r>
      <w:proofErr w:type="spellStart"/>
      <w:r>
        <w:t>HdrDE</w:t>
      </w:r>
      <w:proofErr w:type="spellEnd"/>
      <w:r>
        <w:t>).</w:t>
      </w:r>
      <w:r w:rsidR="00673E4C">
        <w:t xml:space="preserve"> </w:t>
      </w:r>
      <w:r>
        <w:t xml:space="preserve"> </w:t>
      </w:r>
      <w:r w:rsidR="003C13B2">
        <w:t>W</w:t>
      </w:r>
      <w:r w:rsidR="00897640">
        <w:t xml:space="preserve">ithout the membrane bound type heterodisulfide reductase of methylotrophic methanogens, </w:t>
      </w:r>
      <w:r w:rsidR="00A47448" w:rsidRPr="00A47448">
        <w:rPr>
          <w:i/>
        </w:rPr>
        <w:t>M. maripaludis</w:t>
      </w:r>
      <w:r w:rsidR="00897640">
        <w:rPr>
          <w:i/>
        </w:rPr>
        <w:t xml:space="preserve"> </w:t>
      </w:r>
      <w:r w:rsidR="00897640">
        <w:t>lacks one</w:t>
      </w:r>
      <w:r w:rsidR="00D063E5">
        <w:t xml:space="preserve"> critical</w:t>
      </w:r>
      <w:r w:rsidR="00897640">
        <w:t xml:space="preserve"> energetic coupling site </w:t>
      </w:r>
      <w:r>
        <w:t xml:space="preserve">to generate energy for </w:t>
      </w:r>
      <w:r>
        <w:lastRenderedPageBreak/>
        <w:t xml:space="preserve">growth. </w:t>
      </w:r>
      <w:r w:rsidR="003C13B2">
        <w:t>However</w:t>
      </w:r>
      <w:r w:rsidR="00E83121">
        <w:t xml:space="preserve">, it has a cytoplasmic heterodisulfide </w:t>
      </w:r>
      <w:r w:rsidR="003C13B2">
        <w:t xml:space="preserve">reductase </w:t>
      </w:r>
      <w:r w:rsidR="00E83121">
        <w:t>that conserves energy by an increasingly recognized form of energy conservation in strict anaerobes involving electron bifurcation (</w:t>
      </w:r>
      <w:r w:rsidR="00E83121" w:rsidRPr="008270DA">
        <w:rPr>
          <w:highlight w:val="yellow"/>
        </w:rPr>
        <w:t>refs</w:t>
      </w:r>
      <w:r w:rsidR="00E83121">
        <w:t xml:space="preserve">). </w:t>
      </w:r>
      <w:r w:rsidR="003F2775">
        <w:t>As described above,</w:t>
      </w:r>
      <w:r w:rsidR="003C13B2">
        <w:t xml:space="preserve"> this links the last step of </w:t>
      </w:r>
      <w:proofErr w:type="spellStart"/>
      <w:r w:rsidR="003C13B2">
        <w:t>methanogensis</w:t>
      </w:r>
      <w:proofErr w:type="spellEnd"/>
      <w:r w:rsidR="003C13B2">
        <w:t xml:space="preserve"> to the first step by </w:t>
      </w:r>
      <w:proofErr w:type="spellStart"/>
      <w:r w:rsidR="003C13B2">
        <w:t>exergonically</w:t>
      </w:r>
      <w:proofErr w:type="spellEnd"/>
      <w:r w:rsidR="003C13B2">
        <w:t xml:space="preserve"> driving the endergonic reduction of the 1</w:t>
      </w:r>
      <w:r w:rsidR="003C13B2" w:rsidRPr="002607EE">
        <w:rPr>
          <w:vertAlign w:val="superscript"/>
        </w:rPr>
        <w:t>st</w:t>
      </w:r>
      <w:r w:rsidR="003C13B2">
        <w:t xml:space="preserve"> step </w:t>
      </w:r>
      <w:r w:rsidR="00292115">
        <w:t>resulting in a circular pathway (</w:t>
      </w:r>
      <w:r w:rsidR="00292115" w:rsidRPr="008270DA">
        <w:rPr>
          <w:highlight w:val="yellow"/>
        </w:rPr>
        <w:t>ref</w:t>
      </w:r>
      <w:r w:rsidR="00292115">
        <w:t>).</w:t>
      </w:r>
      <w:r w:rsidR="00673E4C">
        <w:t xml:space="preserve"> </w:t>
      </w:r>
      <w:r w:rsidR="00292115">
        <w:t xml:space="preserve">This is noteworthy because the assumption of a linear pathway in </w:t>
      </w:r>
      <w:r w:rsidR="00292115">
        <w:rPr>
          <w:i/>
        </w:rPr>
        <w:t>M. maripaludis</w:t>
      </w:r>
      <w:r w:rsidR="00292115">
        <w:t xml:space="preserve"> without accounting for electron bifurcation can affect the downstream predictions in the metabolic model.</w:t>
      </w:r>
      <w:r w:rsidR="001F7E98">
        <w:t xml:space="preserve">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w:t>
      </w:r>
      <w:r w:rsidR="003730CF">
        <w:t>maximize consistency</w:t>
      </w:r>
      <w:r w:rsidR="00D547AF">
        <w:t xml:space="preserve"> of the reconstruction </w:t>
      </w:r>
      <w:r w:rsidR="003730CF">
        <w:t xml:space="preserve">with </w:t>
      </w:r>
      <w:r w:rsidR="00D547AF">
        <w:t>experimentally-verified pathways.</w:t>
      </w:r>
    </w:p>
    <w:p w14:paraId="6B3530BA" w14:textId="52F91D80" w:rsidR="00AF3DA5" w:rsidRDefault="000F6195" w:rsidP="007A2129">
      <w:pPr>
        <w:spacing w:line="480" w:lineRule="auto"/>
      </w:pPr>
      <w:r>
        <w:t>Interestingly,</w:t>
      </w:r>
      <w:r w:rsidR="00DC05CC">
        <w:t xml:space="preserve"> there is evidence that</w:t>
      </w:r>
      <w:r>
        <w:t xml:space="preserve"> </w:t>
      </w:r>
      <w:r>
        <w:rPr>
          <w:i/>
        </w:rPr>
        <w:t xml:space="preserve">M. maripaludis </w:t>
      </w:r>
      <w:r>
        <w:t xml:space="preserve">uses multiple forms of ferredoxin as electron carriers </w:t>
      </w:r>
      <w:r w:rsidR="00B36C33">
        <w:t>and may link multiple steps, including electron bifurcation, using specific ferredoxins</w:t>
      </w:r>
      <w:r w:rsidR="00DC05CC">
        <w:t xml:space="preserve"> </w:t>
      </w:r>
      <w:r w:rsidR="00DC05CC">
        <w:fldChar w:fldCharType="begin"/>
      </w:r>
      <w:r w:rsidR="0026382C">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DC05CC">
        <w:fldChar w:fldCharType="separate"/>
      </w:r>
      <w:r w:rsidR="0026382C" w:rsidRPr="0026382C">
        <w:rPr>
          <w:rFonts w:cs="Times New Roman"/>
        </w:rPr>
        <w:t>(41)</w:t>
      </w:r>
      <w:r w:rsidR="00DC05CC">
        <w:fldChar w:fldCharType="end"/>
      </w:r>
      <w:r w:rsidR="00B36C33">
        <w:t>. Presently, the full extent of this phenomenon is not well understood and requires more 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w:t>
      </w:r>
      <w:r w:rsidR="00A62FD8">
        <w:lastRenderedPageBreak/>
        <w:t xml:space="preserve">ferredoxins to </w:t>
      </w:r>
      <w:r w:rsidR="00230593">
        <w:t xml:space="preserve">specific ferredoxins for the </w:t>
      </w:r>
      <w:proofErr w:type="spellStart"/>
      <w:r w:rsidR="00230593">
        <w:t>Eha</w:t>
      </w:r>
      <w:proofErr w:type="spellEnd"/>
      <w:r w:rsidR="00A62FD8">
        <w:t xml:space="preserve"> hydrogenase, heterodisulfide reductase, and </w:t>
      </w:r>
      <w:proofErr w:type="spellStart"/>
      <w:r w:rsidR="00A62FD8">
        <w:t>formylmethanfuran</w:t>
      </w:r>
      <w:proofErr w:type="spellEnd"/>
      <w:r w:rsidR="00A62FD8">
        <w:t xml:space="preserve"> dehydrogenase (carbon dioxide reduction). Using this function, which also provides a specific ferredoxins with the ability to act as promiscuous ferredoxins, tightens the coupling between the aforementioned reactions by restricting them all to one pool of electron carriers and </w:t>
      </w:r>
      <w:r w:rsidR="003F49E1">
        <w:t>allows us to predict</w:t>
      </w:r>
      <w:r w:rsidR="00943D68">
        <w:t xml:space="preserve"> how ferredoxin specificity could change</w:t>
      </w:r>
      <w:r w:rsidR="003F49E1">
        <w:t xml:space="preserve"> possible model flux distributions.</w:t>
      </w:r>
      <w:r w:rsidR="00673E4C">
        <w:t xml:space="preserve"> </w:t>
      </w:r>
    </w:p>
    <w:p w14:paraId="607988A0" w14:textId="2A5FE22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6382C">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w:t>
      </w:r>
      <w:r w:rsidR="008E0E07">
        <w:lastRenderedPageBreak/>
        <w:t xml:space="preserve">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3B778220"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26382C">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w:t>
      </w:r>
      <w:r w:rsidR="006A723F">
        <w:lastRenderedPageBreak/>
        <w:t>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26382C">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9"/>
      <w:r w:rsidR="005E58A9">
        <w:t>We were unsure of the accuracy of this value and t</w:t>
      </w:r>
      <w:r w:rsidR="00C82E52">
        <w:t>o mitigate our concerns</w:t>
      </w:r>
      <w:commentRangeEnd w:id="9"/>
      <w:r w:rsidR="005E58A9">
        <w:rPr>
          <w:rStyle w:val="CommentReference"/>
          <w:rFonts w:asciiTheme="minorHAnsi" w:hAnsiTheme="minorHAnsi"/>
        </w:rPr>
        <w:commentReference w:id="9"/>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10"/>
      <w:r w:rsidR="00C82E52">
        <w:t>limitation</w:t>
      </w:r>
      <w:commentRangeEnd w:id="10"/>
      <w:r w:rsidR="00EC4669">
        <w:rPr>
          <w:rStyle w:val="CommentReference"/>
          <w:rFonts w:asciiTheme="minorHAnsi" w:hAnsiTheme="minorHAnsi"/>
        </w:rPr>
        <w:commentReference w:id="10"/>
      </w:r>
      <w:r w:rsidR="00C82E52">
        <w:t xml:space="preserve">. </w:t>
      </w:r>
    </w:p>
    <w:p w14:paraId="66C45521" w14:textId="141FE1EE"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in H</w:t>
      </w:r>
      <w:r w:rsidR="008D38C6" w:rsidRPr="00F846AE">
        <w:rPr>
          <w:vertAlign w:val="subscript"/>
        </w:rPr>
        <w:t>2</w:t>
      </w:r>
      <w:r w:rsidR="008D38C6">
        <w:t>-limiting conditions and #</w:t>
      </w:r>
      <w:r w:rsidR="008D38C6" w:rsidRPr="008D38C6">
        <w:rPr>
          <w:highlight w:val="magenta"/>
        </w:rPr>
        <w:t xml:space="preserve">VALUE </w:t>
      </w:r>
      <w:r w:rsidR="008D38C6">
        <w:t># and #</w:t>
      </w:r>
      <w:r w:rsidR="008D38C6" w:rsidRPr="008D38C6">
        <w:rPr>
          <w:highlight w:val="magenta"/>
        </w:rPr>
        <w:t>VALUE</w:t>
      </w:r>
      <w:r w:rsidR="008D38C6">
        <w:t xml:space="preserve"># in formate-limiting conditions for GAM and NGAM, </w:t>
      </w:r>
      <w:commentRangeStart w:id="11"/>
      <w:r w:rsidR="008D38C6">
        <w:t>respectively</w:t>
      </w:r>
      <w:commentRangeEnd w:id="11"/>
      <w:r w:rsidR="00EC4669">
        <w:rPr>
          <w:rStyle w:val="CommentReference"/>
          <w:rFonts w:asciiTheme="minorHAnsi" w:hAnsiTheme="minorHAnsi"/>
        </w:rPr>
        <w:commentReference w:id="11"/>
      </w:r>
      <w:r w:rsidR="008D38C6">
        <w:t xml:space="preserve">.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12"/>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12"/>
      <w:r w:rsidR="00435253">
        <w:rPr>
          <w:rStyle w:val="CommentReference"/>
          <w:rFonts w:asciiTheme="minorHAnsi" w:hAnsiTheme="minorHAnsi"/>
        </w:rPr>
        <w:commentReference w:id="12"/>
      </w:r>
    </w:p>
    <w:p w14:paraId="3A8609F4" w14:textId="4CE743BA" w:rsidR="009F4D6C"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w:t>
      </w:r>
      <w:r>
        <w:lastRenderedPageBreak/>
        <w:t xml:space="preserve">relationships that connect genotype to growth phenotype. Thus, comparing model predictions of 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6382C">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6382C">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26382C">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 xml:space="preserve">Upregulation of </w:t>
      </w:r>
      <w:r w:rsidR="009F4D6C">
        <w:lastRenderedPageBreak/>
        <w:t>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3"/>
      <w:r>
        <w:t>growth</w:t>
      </w:r>
      <w:commentRangeEnd w:id="13"/>
      <w:r w:rsidR="005C589C">
        <w:rPr>
          <w:rStyle w:val="CommentReference"/>
          <w:rFonts w:asciiTheme="minorHAnsi" w:hAnsiTheme="minorHAnsi"/>
        </w:rPr>
        <w:commentReference w:id="13"/>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4"/>
      <w:r w:rsidR="006D6FE3">
        <w:t>itself</w:t>
      </w:r>
      <w:commentRangeEnd w:id="14"/>
      <w:r w:rsidR="00967F47">
        <w:rPr>
          <w:rStyle w:val="CommentReference"/>
          <w:rFonts w:asciiTheme="minorHAnsi" w:hAnsiTheme="minorHAnsi"/>
        </w:rPr>
        <w:commentReference w:id="14"/>
      </w:r>
      <w:r w:rsidR="006D6FE3">
        <w:t xml:space="preserve">. </w:t>
      </w:r>
    </w:p>
    <w:p w14:paraId="42919EC9" w14:textId="3B8EF3AA"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w:t>
      </w:r>
      <w:r>
        <w:lastRenderedPageBreak/>
        <w:t xml:space="preserve">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5"/>
      <w:r w:rsidR="00B36C33">
        <w:t>Distribution</w:t>
      </w:r>
      <w:commentRangeEnd w:id="15"/>
      <w:r w:rsidR="00967F47">
        <w:rPr>
          <w:rStyle w:val="CommentReference"/>
          <w:rFonts w:asciiTheme="minorHAnsi" w:eastAsiaTheme="minorHAnsi" w:hAnsiTheme="minorHAnsi" w:cstheme="minorBidi"/>
          <w:b w:val="0"/>
          <w:bCs w:val="0"/>
          <w:color w:val="auto"/>
        </w:rPr>
        <w:commentReference w:id="15"/>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w:t>
      </w:r>
      <w:r w:rsidR="00322F94">
        <w:lastRenderedPageBreak/>
        <w:t xml:space="preserve">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6A8A0D78" w:rsidR="00CF4E3A" w:rsidRDefault="00A512C1" w:rsidP="007A2129">
      <w:pPr>
        <w:spacing w:line="480" w:lineRule="auto"/>
      </w:pPr>
      <w:r>
        <w:t xml:space="preserve">Metabolic reconstructions provide us with a computational approach to studying the complexity of genome-scale biochemistry. With </w:t>
      </w:r>
      <w:r w:rsidR="0026382C">
        <w:t>iMR539</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6"/>
      <w:r w:rsidR="00CF4E3A">
        <w:t>model</w:t>
      </w:r>
      <w:commentRangeEnd w:id="16"/>
      <w:r w:rsidR="00CF4E3A">
        <w:t xml:space="preserve">. </w:t>
      </w:r>
      <w:r w:rsidR="00CF4E3A">
        <w:rPr>
          <w:rStyle w:val="CommentReference"/>
          <w:rFonts w:asciiTheme="minorHAnsi" w:hAnsiTheme="minorHAnsi"/>
        </w:rPr>
        <w:commentReference w:id="16"/>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lastRenderedPageBreak/>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w:t>
      </w:r>
      <w:r w:rsidR="00CD3A80">
        <w:lastRenderedPageBreak/>
        <w:t>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 xml:space="preserve">his expertise and advice concerning methanogenic </w:t>
      </w:r>
      <w:bookmarkStart w:id="17" w:name="_GoBack"/>
      <w:bookmarkEnd w:id="17"/>
      <w:r w:rsidR="00BF524A">
        <w:t>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Rethinking biological activation of methane and conversion to liquid fuels. Nat Chem Biol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Climate consequences of natural gas as a bridge fuel. Clim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r w:rsidRPr="0026382C">
        <w:rPr>
          <w:rFonts w:cs="Times New Roman"/>
          <w:b/>
          <w:bCs/>
        </w:rPr>
        <w:t>Grisewood MJ</w:t>
      </w:r>
      <w:r w:rsidRPr="0026382C">
        <w:rPr>
          <w:rFonts w:cs="Times New Roman"/>
        </w:rPr>
        <w:t xml:space="preserve">, </w:t>
      </w:r>
      <w:r w:rsidRPr="0026382C">
        <w:rPr>
          <w:rFonts w:cs="Times New Roman"/>
          <w:b/>
          <w:bCs/>
        </w:rPr>
        <w:t>Nazem-Bokaee H</w:t>
      </w:r>
      <w:r w:rsidRPr="0026382C">
        <w:rPr>
          <w:rFonts w:cs="Times New Roman"/>
        </w:rPr>
        <w:t xml:space="preserve">, </w:t>
      </w:r>
      <w:r w:rsidRPr="0026382C">
        <w:rPr>
          <w:rFonts w:cs="Times New Roman"/>
          <w:b/>
          <w:bCs/>
        </w:rPr>
        <w:t>Gopalakrishnan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r w:rsidRPr="0026382C">
        <w:rPr>
          <w:rFonts w:cs="Times New Roman"/>
          <w:b/>
          <w:bCs/>
        </w:rPr>
        <w:t>Maranas CD</w:t>
      </w:r>
      <w:r w:rsidRPr="0026382C">
        <w:rPr>
          <w:rFonts w:cs="Times New Roman"/>
        </w:rPr>
        <w:t xml:space="preserve">. 2014. Methane oxidation by anaerobic archaea for conversion to liquid fuels. J Ind Microbiol Biotechnol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t xml:space="preserve">4. </w:t>
      </w:r>
      <w:r w:rsidRPr="0026382C">
        <w:rPr>
          <w:rFonts w:cs="Times New Roman"/>
        </w:rPr>
        <w:tab/>
      </w:r>
      <w:r w:rsidRPr="0026382C">
        <w:rPr>
          <w:rFonts w:cs="Times New Roman"/>
          <w:b/>
          <w:bCs/>
        </w:rPr>
        <w:t>Thauer RK</w:t>
      </w:r>
      <w:r w:rsidRPr="0026382C">
        <w:rPr>
          <w:rFonts w:cs="Times New Roman"/>
        </w:rPr>
        <w:t xml:space="preserve">, </w:t>
      </w:r>
      <w:r w:rsidRPr="0026382C">
        <w:rPr>
          <w:rFonts w:cs="Times New Roman"/>
          <w:b/>
          <w:bCs/>
        </w:rPr>
        <w:t>Kaster A-K</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Buckel W</w:t>
      </w:r>
      <w:r w:rsidRPr="0026382C">
        <w:rPr>
          <w:rFonts w:cs="Times New Roman"/>
        </w:rPr>
        <w:t xml:space="preserve">, </w:t>
      </w:r>
      <w:r w:rsidRPr="0026382C">
        <w:rPr>
          <w:rFonts w:cs="Times New Roman"/>
          <w:b/>
          <w:bCs/>
        </w:rPr>
        <w:t>Hedderich R</w:t>
      </w:r>
      <w:r w:rsidRPr="0026382C">
        <w:rPr>
          <w:rFonts w:cs="Times New Roman"/>
        </w:rPr>
        <w:t xml:space="preserve">. 2008. Methanogenic archaea: ecologically relevant differences in energy conservation. Nat Rev Microbiol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lastRenderedPageBreak/>
        <w:t xml:space="preserve">5. </w:t>
      </w:r>
      <w:r w:rsidRPr="0026382C">
        <w:rPr>
          <w:rFonts w:cs="Times New Roman"/>
        </w:rPr>
        <w:tab/>
      </w:r>
      <w:r w:rsidRPr="0026382C">
        <w:rPr>
          <w:rFonts w:cs="Times New Roman"/>
          <w:b/>
          <w:bCs/>
        </w:rPr>
        <w:t>DiMarco AA</w:t>
      </w:r>
      <w:r w:rsidRPr="0026382C">
        <w:rPr>
          <w:rFonts w:cs="Times New Roman"/>
        </w:rPr>
        <w:t xml:space="preserve">, </w:t>
      </w:r>
      <w:r w:rsidRPr="0026382C">
        <w:rPr>
          <w:rFonts w:cs="Times New Roman"/>
          <w:b/>
          <w:bCs/>
        </w:rPr>
        <w:t>Bobik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Annu Rev Biochem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r w:rsidRPr="0026382C">
        <w:rPr>
          <w:rFonts w:cs="Times New Roman"/>
        </w:rPr>
        <w:t xml:space="preserve">6. </w:t>
      </w:r>
      <w:r w:rsidRPr="0026382C">
        <w:rPr>
          <w:rFonts w:cs="Times New Roman"/>
        </w:rPr>
        <w:tab/>
      </w:r>
      <w:r w:rsidRPr="0026382C">
        <w:rPr>
          <w:rFonts w:cs="Times New Roman"/>
          <w:b/>
          <w:bCs/>
        </w:rPr>
        <w:t>Deppenmeier U</w:t>
      </w:r>
      <w:r w:rsidRPr="0026382C">
        <w:rPr>
          <w:rFonts w:cs="Times New Roman"/>
        </w:rPr>
        <w:t xml:space="preserve">. 2002. The unique biochemistry of methanogenesis. Prog Nucleic Acid Res Mol Biol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r w:rsidRPr="0026382C">
        <w:rPr>
          <w:rFonts w:cs="Times New Roman"/>
          <w:b/>
          <w:bCs/>
        </w:rPr>
        <w:t>Heiden S</w:t>
      </w:r>
      <w:r w:rsidRPr="0026382C">
        <w:rPr>
          <w:rFonts w:cs="Times New Roman"/>
        </w:rPr>
        <w:t xml:space="preserve">, </w:t>
      </w:r>
      <w:r w:rsidRPr="0026382C">
        <w:rPr>
          <w:rFonts w:cs="Times New Roman"/>
          <w:b/>
          <w:bCs/>
        </w:rPr>
        <w:t>Hedderich R</w:t>
      </w:r>
      <w:r w:rsidRPr="0026382C">
        <w:rPr>
          <w:rFonts w:cs="Times New Roman"/>
        </w:rPr>
        <w:t xml:space="preserve">, </w:t>
      </w:r>
      <w:r w:rsidRPr="0026382C">
        <w:rPr>
          <w:rFonts w:cs="Times New Roman"/>
          <w:b/>
          <w:bCs/>
        </w:rPr>
        <w:t>Setzke E</w:t>
      </w:r>
      <w:r w:rsidRPr="0026382C">
        <w:rPr>
          <w:rFonts w:cs="Times New Roman"/>
        </w:rPr>
        <w:t xml:space="preserve">, </w:t>
      </w:r>
      <w:r w:rsidRPr="0026382C">
        <w:rPr>
          <w:rFonts w:cs="Times New Roman"/>
          <w:b/>
          <w:bCs/>
        </w:rPr>
        <w:t>Thauer RK</w:t>
      </w:r>
      <w:r w:rsidRPr="0026382C">
        <w:rPr>
          <w:rFonts w:cs="Times New Roman"/>
        </w:rPr>
        <w:t xml:space="preserve">. 1993. Purification of a cytochrome b containing H2:heterodisulfide oxidoreductase complex from membranes of Methanosarcina barkeri. Eur J Biochem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Methanococcus maripaludis sp. nov., a new methanogen isolated from salt marsh sediment. Arch Microbiol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Kaul R</w:t>
      </w:r>
      <w:r w:rsidRPr="0026382C">
        <w:rPr>
          <w:rFonts w:cs="Times New Roman"/>
        </w:rPr>
        <w:t xml:space="preserve">, </w:t>
      </w:r>
      <w:r w:rsidRPr="0026382C">
        <w:rPr>
          <w:rFonts w:cs="Times New Roman"/>
          <w:b/>
          <w:bCs/>
        </w:rPr>
        <w:t>Zhou Y</w:t>
      </w:r>
      <w:r w:rsidRPr="0026382C">
        <w:rPr>
          <w:rFonts w:cs="Times New Roman"/>
        </w:rPr>
        <w:t xml:space="preserve">, </w:t>
      </w:r>
      <w:r w:rsidRPr="0026382C">
        <w:rPr>
          <w:rFonts w:cs="Times New Roman"/>
          <w:b/>
          <w:bCs/>
        </w:rPr>
        <w:t>Bove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r w:rsidRPr="0026382C">
        <w:rPr>
          <w:rFonts w:cs="Times New Roman"/>
          <w:b/>
          <w:bCs/>
        </w:rPr>
        <w:t>Macario EC de</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Palmeiri A</w:t>
      </w:r>
      <w:r w:rsidRPr="0026382C">
        <w:rPr>
          <w:rFonts w:cs="Times New Roman"/>
        </w:rPr>
        <w:t xml:space="preserve">, </w:t>
      </w:r>
      <w:r w:rsidRPr="0026382C">
        <w:rPr>
          <w:rFonts w:cs="Times New Roman"/>
          <w:b/>
          <w:bCs/>
        </w:rPr>
        <w:t>Rouse G</w:t>
      </w:r>
      <w:r w:rsidRPr="0026382C">
        <w:rPr>
          <w:rFonts w:cs="Times New Roman"/>
        </w:rPr>
        <w:t xml:space="preserve">, </w:t>
      </w:r>
      <w:r w:rsidRPr="0026382C">
        <w:rPr>
          <w:rFonts w:cs="Times New Roman"/>
          <w:b/>
          <w:bCs/>
        </w:rPr>
        <w:t>Saenphimmachak C</w:t>
      </w:r>
      <w:r w:rsidRPr="0026382C">
        <w:rPr>
          <w:rFonts w:cs="Times New Roman"/>
        </w:rPr>
        <w:t xml:space="preserve">, </w:t>
      </w:r>
      <w:r w:rsidRPr="0026382C">
        <w:rPr>
          <w:rFonts w:cs="Times New Roman"/>
          <w:b/>
          <w:bCs/>
        </w:rPr>
        <w:t>Söll D</w:t>
      </w:r>
      <w:r w:rsidRPr="0026382C">
        <w:rPr>
          <w:rFonts w:cs="Times New Roman"/>
        </w:rPr>
        <w:t xml:space="preserve">, </w:t>
      </w:r>
      <w:r w:rsidRPr="0026382C">
        <w:rPr>
          <w:rFonts w:cs="Times New Roman"/>
          <w:b/>
          <w:bCs/>
        </w:rPr>
        <w:t>Dien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Methanococcus maripaludis. J Bacteriol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r w:rsidRPr="0026382C">
        <w:rPr>
          <w:rFonts w:cs="Times New Roman"/>
          <w:i/>
          <w:iCs/>
        </w:rPr>
        <w:t>In</w:t>
      </w:r>
      <w:r w:rsidRPr="0026382C">
        <w:rPr>
          <w:rFonts w:cs="Times New Roman"/>
        </w:rPr>
        <w:t xml:space="preserve"> Ragsdale, ACR and SW (ed.), Methods in Enzymology. Academic Press.</w:t>
      </w:r>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Curr Opin Biotechnol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lastRenderedPageBreak/>
        <w:t xml:space="preserve">12. </w:t>
      </w:r>
      <w:r w:rsidRPr="0026382C">
        <w:rPr>
          <w:rFonts w:cs="Times New Roman"/>
        </w:rPr>
        <w:tab/>
      </w:r>
      <w:r w:rsidRPr="0026382C">
        <w:rPr>
          <w:rFonts w:cs="Times New Roman"/>
          <w:b/>
          <w:bCs/>
        </w:rPr>
        <w:t>Simeonidis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Ind Microbiol Biotechnol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Biotechnol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r w:rsidRPr="0026382C">
        <w:rPr>
          <w:rFonts w:cs="Times New Roman"/>
          <w:b/>
          <w:bCs/>
        </w:rPr>
        <w:t>Stolyar S</w:t>
      </w:r>
      <w:r w:rsidRPr="0026382C">
        <w:rPr>
          <w:rFonts w:cs="Times New Roman"/>
        </w:rPr>
        <w:t xml:space="preserve">, </w:t>
      </w:r>
      <w:r w:rsidRPr="0026382C">
        <w:rPr>
          <w:rFonts w:cs="Times New Roman"/>
          <w:b/>
          <w:bCs/>
        </w:rPr>
        <w:t>Van Dien S</w:t>
      </w:r>
      <w:r w:rsidRPr="0026382C">
        <w:rPr>
          <w:rFonts w:cs="Times New Roman"/>
        </w:rPr>
        <w:t xml:space="preserve">, </w:t>
      </w:r>
      <w:r w:rsidRPr="0026382C">
        <w:rPr>
          <w:rFonts w:cs="Times New Roman"/>
          <w:b/>
          <w:bCs/>
        </w:rPr>
        <w:t>Hillesland KL</w:t>
      </w:r>
      <w:r w:rsidRPr="0026382C">
        <w:rPr>
          <w:rFonts w:cs="Times New Roman"/>
        </w:rPr>
        <w:t xml:space="preserve">, </w:t>
      </w:r>
      <w:r w:rsidRPr="0026382C">
        <w:rPr>
          <w:rFonts w:cs="Times New Roman"/>
          <w:b/>
          <w:bCs/>
        </w:rPr>
        <w:t>Pinel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Mol Syst Biol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r w:rsidRPr="0026382C">
        <w:rPr>
          <w:rFonts w:cs="Times New Roman"/>
          <w:b/>
          <w:bCs/>
        </w:rPr>
        <w:t>Widiastuti H</w:t>
      </w:r>
      <w:r w:rsidRPr="0026382C">
        <w:rPr>
          <w:rFonts w:cs="Times New Roman"/>
        </w:rPr>
        <w:t xml:space="preserve">, </w:t>
      </w:r>
      <w:r w:rsidRPr="0026382C">
        <w:rPr>
          <w:rFonts w:cs="Times New Roman"/>
          <w:b/>
          <w:bCs/>
        </w:rPr>
        <w:t>Karimi IA</w:t>
      </w:r>
      <w:r w:rsidRPr="0026382C">
        <w:rPr>
          <w:rFonts w:cs="Times New Roman"/>
        </w:rPr>
        <w:t xml:space="preserve">, </w:t>
      </w:r>
      <w:r w:rsidRPr="0026382C">
        <w:rPr>
          <w:rFonts w:cs="Times New Roman"/>
          <w:b/>
          <w:bCs/>
        </w:rPr>
        <w:t>Zhou Z</w:t>
      </w:r>
      <w:r w:rsidRPr="0026382C">
        <w:rPr>
          <w:rFonts w:cs="Times New Roman"/>
        </w:rPr>
        <w:t xml:space="preserve">. 2014. A genome-scale metabolic model of Methanococcus maripaludis S2 for CO2 capture and conversion to methane. Mol Biosyst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r w:rsidRPr="0026382C">
        <w:rPr>
          <w:rFonts w:cs="Times New Roman"/>
          <w:b/>
          <w:bCs/>
        </w:rPr>
        <w:t>Susanti D</w:t>
      </w:r>
      <w:r w:rsidRPr="0026382C">
        <w:rPr>
          <w:rFonts w:cs="Times New Roman"/>
        </w:rPr>
        <w:t xml:space="preserve">, </w:t>
      </w:r>
      <w:r w:rsidRPr="0026382C">
        <w:rPr>
          <w:rFonts w:cs="Times New Roman"/>
          <w:b/>
          <w:bCs/>
        </w:rPr>
        <w:t>Mukhopadhyay B</w:t>
      </w:r>
      <w:r w:rsidRPr="0026382C">
        <w:rPr>
          <w:rFonts w:cs="Times New Roman"/>
        </w:rPr>
        <w:t xml:space="preserve">. 2012. An Intertwined Evolutionary History of Methanogenic Archaea and Sulfate Reduction. PLoS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biosyntheses: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PLoS Comput Biol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Jackson BE</w:t>
      </w:r>
      <w:r w:rsidRPr="0026382C">
        <w:rPr>
          <w:rFonts w:cs="Times New Roman"/>
        </w:rPr>
        <w:t xml:space="preserve">, </w:t>
      </w:r>
      <w:r w:rsidRPr="0026382C">
        <w:rPr>
          <w:rFonts w:cs="Times New Roman"/>
          <w:b/>
          <w:bCs/>
        </w:rPr>
        <w:t>McInerney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7. Thermodynamics-Based Metabolic Flux Analysis. Biophys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lastRenderedPageBreak/>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r w:rsidRPr="0026382C">
        <w:rPr>
          <w:rFonts w:cs="Times New Roman"/>
          <w:b/>
          <w:bCs/>
        </w:rPr>
        <w:t>Holzhütter H-G</w:t>
      </w:r>
      <w:r w:rsidRPr="0026382C">
        <w:rPr>
          <w:rFonts w:cs="Times New Roman"/>
        </w:rPr>
        <w:t xml:space="preserve">. 2007. Including metabolite concentrations into flux balance analysis: thermodynamic realizability as a constraint on flux distributions in metabolic networks. BMC Syst Biol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r w:rsidRPr="0026382C">
        <w:rPr>
          <w:rFonts w:cs="Times New Roman"/>
          <w:b/>
          <w:bCs/>
        </w:rPr>
        <w:t>Palsson BØ</w:t>
      </w:r>
      <w:r w:rsidRPr="0026382C">
        <w:rPr>
          <w:rFonts w:cs="Times New Roman"/>
        </w:rPr>
        <w:t xml:space="preserve">. 2010. A protocol for generating a high-quality genome-scale metabolic reconstruction. Nat Protoc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r w:rsidRPr="0026382C">
        <w:rPr>
          <w:rFonts w:cs="Times New Roman"/>
          <w:b/>
          <w:bCs/>
        </w:rPr>
        <w:t>Kanehisa M</w:t>
      </w:r>
      <w:r w:rsidRPr="0026382C">
        <w:rPr>
          <w:rFonts w:cs="Times New Roman"/>
        </w:rPr>
        <w:t xml:space="preserve">, </w:t>
      </w:r>
      <w:r w:rsidRPr="0026382C">
        <w:rPr>
          <w:rFonts w:cs="Times New Roman"/>
          <w:b/>
          <w:bCs/>
        </w:rPr>
        <w:t>Goto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r w:rsidRPr="0026382C">
        <w:rPr>
          <w:rFonts w:cs="Times New Roman"/>
          <w:b/>
          <w:bCs/>
        </w:rPr>
        <w:t>Caspi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r w:rsidRPr="0026382C">
        <w:rPr>
          <w:rFonts w:cs="Times New Roman"/>
          <w:b/>
          <w:bCs/>
        </w:rPr>
        <w:t>Dreher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r w:rsidRPr="0026382C">
        <w:rPr>
          <w:rFonts w:cs="Times New Roman"/>
          <w:b/>
          <w:bCs/>
        </w:rPr>
        <w:t>Kaipa P</w:t>
      </w:r>
      <w:r w:rsidRPr="0026382C">
        <w:rPr>
          <w:rFonts w:cs="Times New Roman"/>
        </w:rPr>
        <w:t xml:space="preserve">, </w:t>
      </w:r>
      <w:r w:rsidRPr="0026382C">
        <w:rPr>
          <w:rFonts w:cs="Times New Roman"/>
          <w:b/>
          <w:bCs/>
        </w:rPr>
        <w:t>Karthikeyan AS</w:t>
      </w:r>
      <w:r w:rsidRPr="0026382C">
        <w:rPr>
          <w:rFonts w:cs="Times New Roman"/>
        </w:rPr>
        <w:t xml:space="preserve">, </w:t>
      </w:r>
      <w:r w:rsidRPr="0026382C">
        <w:rPr>
          <w:rFonts w:cs="Times New Roman"/>
          <w:b/>
          <w:bCs/>
        </w:rPr>
        <w:t>Kothari A</w:t>
      </w:r>
      <w:r w:rsidRPr="0026382C">
        <w:rPr>
          <w:rFonts w:cs="Times New Roman"/>
        </w:rPr>
        <w:t xml:space="preserve">, </w:t>
      </w:r>
      <w:r w:rsidRPr="0026382C">
        <w:rPr>
          <w:rFonts w:cs="Times New Roman"/>
          <w:b/>
          <w:bCs/>
        </w:rPr>
        <w:t>Krummenacker M</w:t>
      </w:r>
      <w:r w:rsidRPr="0026382C">
        <w:rPr>
          <w:rFonts w:cs="Times New Roman"/>
        </w:rPr>
        <w:t xml:space="preserve">, </w:t>
      </w:r>
      <w:r w:rsidRPr="0026382C">
        <w:rPr>
          <w:rFonts w:cs="Times New Roman"/>
          <w:b/>
          <w:bCs/>
        </w:rPr>
        <w:t>Latendress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r w:rsidRPr="0026382C">
        <w:rPr>
          <w:rFonts w:cs="Times New Roman"/>
          <w:b/>
          <w:bCs/>
        </w:rPr>
        <w:t>Popescu L</w:t>
      </w:r>
      <w:r w:rsidRPr="0026382C">
        <w:rPr>
          <w:rFonts w:cs="Times New Roman"/>
        </w:rPr>
        <w:t xml:space="preserve">, </w:t>
      </w:r>
      <w:r w:rsidRPr="0026382C">
        <w:rPr>
          <w:rFonts w:cs="Times New Roman"/>
          <w:b/>
          <w:bCs/>
        </w:rPr>
        <w:t>Pujar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The MetaCyc database of metabolic pathways and enzymes and the BioCyc collection of pathway/genome databases.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t xml:space="preserve">25.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DeJongh M</w:t>
      </w:r>
      <w:r w:rsidRPr="0026382C">
        <w:rPr>
          <w:rFonts w:cs="Times New Roman"/>
        </w:rPr>
        <w:t xml:space="preserve">, </w:t>
      </w:r>
      <w:r w:rsidRPr="0026382C">
        <w:rPr>
          <w:rFonts w:cs="Times New Roman"/>
          <w:b/>
          <w:bCs/>
        </w:rPr>
        <w:t>Best AA</w:t>
      </w:r>
      <w:r w:rsidRPr="0026382C">
        <w:rPr>
          <w:rFonts w:cs="Times New Roman"/>
        </w:rPr>
        <w:t xml:space="preserve">, </w:t>
      </w:r>
      <w:r w:rsidRPr="0026382C">
        <w:rPr>
          <w:rFonts w:cs="Times New Roman"/>
          <w:b/>
          <w:bCs/>
        </w:rPr>
        <w:t>Frybarger PM</w:t>
      </w:r>
      <w:r w:rsidRPr="0026382C">
        <w:rPr>
          <w:rFonts w:cs="Times New Roman"/>
        </w:rPr>
        <w:t xml:space="preserve">, </w:t>
      </w:r>
      <w:r w:rsidRPr="0026382C">
        <w:rPr>
          <w:rFonts w:cs="Times New Roman"/>
          <w:b/>
          <w:bCs/>
        </w:rPr>
        <w:t>Linsay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Biotechnol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r w:rsidRPr="0026382C">
        <w:rPr>
          <w:rFonts w:cs="Times New Roman"/>
          <w:b/>
          <w:bCs/>
        </w:rPr>
        <w:t>Palsson BØ</w:t>
      </w:r>
      <w:r w:rsidRPr="0026382C">
        <w:rPr>
          <w:rFonts w:cs="Times New Roman"/>
        </w:rPr>
        <w:t xml:space="preserve">. 2004. Genome-scale models of microbial cells: evaluating the consequences of constraints. Nat Rev Microbiol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0. The biomass objective function. Curr Opin Microbiol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lastRenderedPageBreak/>
        <w:t xml:space="preserve">28. </w:t>
      </w:r>
      <w:r w:rsidRPr="0026382C">
        <w:rPr>
          <w:rFonts w:cs="Times New Roman"/>
        </w:rPr>
        <w:tab/>
      </w:r>
      <w:r w:rsidRPr="0026382C">
        <w:rPr>
          <w:rFonts w:cs="Times New Roman"/>
          <w:b/>
          <w:bCs/>
        </w:rPr>
        <w:t>Schellenberger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r w:rsidRPr="0026382C">
        <w:rPr>
          <w:rFonts w:cs="Times New Roman"/>
          <w:b/>
          <w:bCs/>
        </w:rPr>
        <w:t>Bordbar A</w:t>
      </w:r>
      <w:r w:rsidRPr="0026382C">
        <w:rPr>
          <w:rFonts w:cs="Times New Roman"/>
        </w:rPr>
        <w:t xml:space="preserve">, </w:t>
      </w:r>
      <w:r w:rsidRPr="0026382C">
        <w:rPr>
          <w:rFonts w:cs="Times New Roman"/>
          <w:b/>
          <w:bCs/>
        </w:rPr>
        <w:t>Lewis NE</w:t>
      </w:r>
      <w:r w:rsidRPr="0026382C">
        <w:rPr>
          <w:rFonts w:cs="Times New Roman"/>
        </w:rPr>
        <w:t xml:space="preserve">, </w:t>
      </w:r>
      <w:r w:rsidRPr="0026382C">
        <w:rPr>
          <w:rFonts w:cs="Times New Roman"/>
          <w:b/>
          <w:bCs/>
        </w:rPr>
        <w:t>Rahmanian S</w:t>
      </w:r>
      <w:r w:rsidRPr="0026382C">
        <w:rPr>
          <w:rFonts w:cs="Times New Roman"/>
        </w:rPr>
        <w:t xml:space="preserve">, </w:t>
      </w:r>
      <w:r w:rsidRPr="0026382C">
        <w:rPr>
          <w:rFonts w:cs="Times New Roman"/>
          <w:b/>
          <w:bCs/>
        </w:rPr>
        <w:t>Kang J</w:t>
      </w:r>
      <w:r w:rsidRPr="0026382C">
        <w:rPr>
          <w:rFonts w:cs="Times New Roman"/>
        </w:rPr>
        <w:t xml:space="preserve">, </w:t>
      </w:r>
      <w:r w:rsidRPr="0026382C">
        <w:rPr>
          <w:rFonts w:cs="Times New Roman"/>
          <w:b/>
          <w:bCs/>
        </w:rPr>
        <w:t>Hyduke DR</w:t>
      </w:r>
      <w:r w:rsidRPr="0026382C">
        <w:rPr>
          <w:rFonts w:cs="Times New Roman"/>
        </w:rPr>
        <w:t xml:space="preserve">, </w:t>
      </w:r>
      <w:r w:rsidRPr="0026382C">
        <w:rPr>
          <w:rFonts w:cs="Times New Roman"/>
          <w:b/>
          <w:bCs/>
        </w:rPr>
        <w:t>Palsson BØ</w:t>
      </w:r>
      <w:r w:rsidRPr="0026382C">
        <w:rPr>
          <w:rFonts w:cs="Times New Roman"/>
        </w:rPr>
        <w:t xml:space="preserve">. 2011. Quantitative prediction of cellular metabolism with constraint-based models: the COBRA Toolbox v2.0. Nat Protoc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r w:rsidRPr="0026382C">
        <w:rPr>
          <w:rFonts w:cs="Times New Roman"/>
          <w:b/>
          <w:bCs/>
        </w:rPr>
        <w:t>Heavner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Curr Opin Biotechnol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r w:rsidRPr="0026382C">
        <w:rPr>
          <w:rFonts w:cs="Times New Roman"/>
          <w:b/>
          <w:bCs/>
        </w:rPr>
        <w:t>Kostromins A</w:t>
      </w:r>
      <w:r w:rsidRPr="0026382C">
        <w:rPr>
          <w:rFonts w:cs="Times New Roman"/>
        </w:rPr>
        <w:t xml:space="preserve">, </w:t>
      </w:r>
      <w:r w:rsidRPr="0026382C">
        <w:rPr>
          <w:rFonts w:cs="Times New Roman"/>
          <w:b/>
          <w:bCs/>
        </w:rPr>
        <w:t>Stalidzans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r w:rsidRPr="0026382C">
        <w:rPr>
          <w:rFonts w:cs="Times New Roman"/>
          <w:b/>
          <w:bCs/>
        </w:rPr>
        <w:t>Porat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Taub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Ehb Hydrogenase Limits Anabolic CO2 Assimilation in the Archaeon Methanococcus maripaludis. J Bacteriol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r w:rsidRPr="0026382C">
        <w:rPr>
          <w:rFonts w:cs="Times New Roman"/>
          <w:b/>
          <w:bCs/>
        </w:rPr>
        <w:t>Lupa B</w:t>
      </w:r>
      <w:r w:rsidRPr="0026382C">
        <w:rPr>
          <w:rFonts w:cs="Times New Roman"/>
        </w:rPr>
        <w:t xml:space="preserve">, </w:t>
      </w:r>
      <w:r w:rsidRPr="0026382C">
        <w:rPr>
          <w:rFonts w:cs="Times New Roman"/>
          <w:b/>
          <w:bCs/>
        </w:rPr>
        <w:t>Korpol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Eha in hydrogenotrophic methanogenesis. Proc Natl Acad Sci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r w:rsidRPr="0026382C">
        <w:rPr>
          <w:rFonts w:cs="Times New Roman"/>
          <w:b/>
          <w:bCs/>
        </w:rPr>
        <w:t>Lupa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Methanococcus maripaludis. Appl Environ Microbiol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Methanococcus maripaludis. mBio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lastRenderedPageBreak/>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Acad Sci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Biochim Biophys Acta BBA - Protein Struct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r w:rsidRPr="0026382C">
        <w:rPr>
          <w:rFonts w:cs="Times New Roman"/>
          <w:b/>
          <w:bCs/>
        </w:rPr>
        <w:t>Flamholz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2011. eQuilibrator—the biochemical thermodynamics calculator. Nucleic Acids Res gkr874.</w:t>
      </w:r>
    </w:p>
    <w:p w14:paraId="0B9A7AE0" w14:textId="77777777" w:rsidR="0026382C" w:rsidRPr="0026382C" w:rsidRDefault="0026382C" w:rsidP="0026382C">
      <w:pPr>
        <w:pStyle w:val="Bibliography"/>
        <w:rPr>
          <w:rFonts w:cs="Times New Roman"/>
        </w:rPr>
      </w:pPr>
      <w:r w:rsidRPr="0026382C">
        <w:rPr>
          <w:rFonts w:cs="Times New Roman"/>
        </w:rPr>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8. Group Contribution Method for Thermodynamic Analysis of Complex Metabolic Networks. Biophys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Methanococcus maripaludis under defined nutrient conditions. FEMS Microbiol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r w:rsidRPr="0026382C">
        <w:rPr>
          <w:rFonts w:cs="Times New Roman"/>
          <w:b/>
          <w:bCs/>
        </w:rPr>
        <w:t>Kaster A-K</w:t>
      </w:r>
      <w:r w:rsidRPr="0026382C">
        <w:rPr>
          <w:rFonts w:cs="Times New Roman"/>
        </w:rPr>
        <w:t xml:space="preserve">, </w:t>
      </w:r>
      <w:r w:rsidRPr="0026382C">
        <w:rPr>
          <w:rFonts w:cs="Times New Roman"/>
          <w:b/>
          <w:bCs/>
        </w:rPr>
        <w:t>Goenrich M</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Liesegang H</w:t>
      </w:r>
      <w:r w:rsidRPr="0026382C">
        <w:rPr>
          <w:rFonts w:cs="Times New Roman"/>
        </w:rPr>
        <w:t xml:space="preserve">, </w:t>
      </w:r>
      <w:r w:rsidRPr="0026382C">
        <w:rPr>
          <w:rFonts w:cs="Times New Roman"/>
          <w:b/>
          <w:bCs/>
        </w:rPr>
        <w:t>Wollherr A</w:t>
      </w:r>
      <w:r w:rsidRPr="0026382C">
        <w:rPr>
          <w:rFonts w:cs="Times New Roman"/>
        </w:rPr>
        <w:t xml:space="preserve">, </w:t>
      </w:r>
      <w:r w:rsidRPr="0026382C">
        <w:rPr>
          <w:rFonts w:cs="Times New Roman"/>
          <w:b/>
          <w:bCs/>
        </w:rPr>
        <w:t>Gottschalk G</w:t>
      </w:r>
      <w:r w:rsidRPr="0026382C">
        <w:rPr>
          <w:rFonts w:cs="Times New Roman"/>
        </w:rPr>
        <w:t xml:space="preserve">, </w:t>
      </w:r>
      <w:r w:rsidRPr="0026382C">
        <w:rPr>
          <w:rFonts w:cs="Times New Roman"/>
          <w:b/>
          <w:bCs/>
        </w:rPr>
        <w:t>Thauer RK</w:t>
      </w:r>
      <w:r w:rsidRPr="0026382C">
        <w:rPr>
          <w:rFonts w:cs="Times New Roman"/>
        </w:rPr>
        <w:t xml:space="preserve">. 2011. More Than 200 Genes Required for Methane Formation from H2 and CO2 and </w:t>
      </w:r>
      <w:r w:rsidRPr="0026382C">
        <w:rPr>
          <w:rFonts w:cs="Times New Roman"/>
        </w:rPr>
        <w:lastRenderedPageBreak/>
        <w:t xml:space="preserve">Energy Conservation Are Present in Methanothermobacter marburgensis and Methanothermobacter thermautotrophicus.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r w:rsidRPr="0026382C">
        <w:rPr>
          <w:rFonts w:cs="Times New Roman"/>
          <w:b/>
          <w:bCs/>
        </w:rPr>
        <w:t>Robotham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r w:rsidRPr="0026382C">
        <w:rPr>
          <w:rFonts w:cs="Times New Roman"/>
          <w:b/>
          <w:bCs/>
        </w:rPr>
        <w:t>Aizawa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Archaellin Tetrasaccharide in the Archaeon Methanococcus maripaludis Occurs by the Same Pathway Used by Pseudomonas aeruginosa To Make a Di-N-Acetylated Sugar. J Bacteriol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r w:rsidRPr="0026382C">
        <w:rPr>
          <w:rFonts w:cs="Times New Roman"/>
          <w:b/>
          <w:bCs/>
        </w:rPr>
        <w:t>Caforio A</w:t>
      </w:r>
      <w:r w:rsidRPr="0026382C">
        <w:rPr>
          <w:rFonts w:cs="Times New Roman"/>
        </w:rPr>
        <w:t xml:space="preserve">, </w:t>
      </w:r>
      <w:r w:rsidRPr="0026382C">
        <w:rPr>
          <w:rFonts w:cs="Times New Roman"/>
          <w:b/>
          <w:bCs/>
        </w:rPr>
        <w:t>Driessen AJM</w:t>
      </w:r>
      <w:r w:rsidRPr="0026382C">
        <w:rPr>
          <w:rFonts w:cs="Times New Roman"/>
        </w:rPr>
        <w:t xml:space="preserve">. 2014. Biosynthesis of archaeal membrane ether lipids. Front Microbiol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r w:rsidRPr="0026382C">
        <w:rPr>
          <w:rFonts w:cs="Times New Roman"/>
          <w:b/>
          <w:bCs/>
        </w:rPr>
        <w:t>Balderston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Appl Environ Microbiol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Pan M</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Baliga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Methanococcus maripaludis. J Bacteriol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r w:rsidRPr="0026382C">
        <w:rPr>
          <w:rFonts w:cs="Times New Roman"/>
          <w:b/>
          <w:bCs/>
        </w:rPr>
        <w:t>Gonnerman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Genomically and biochemically accurate metabolic reconstruction of </w:t>
      </w:r>
      <w:r w:rsidRPr="0026382C">
        <w:rPr>
          <w:rFonts w:cs="Times New Roman"/>
          <w:i/>
          <w:iCs/>
        </w:rPr>
        <w:t>Methanosarcina barkeri</w:t>
      </w:r>
      <w:r w:rsidRPr="0026382C">
        <w:rPr>
          <w:rFonts w:cs="Times New Roman"/>
        </w:rPr>
        <w:t xml:space="preserve"> Fusaro, iMG746. Biotechnol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r w:rsidRPr="0026382C">
        <w:rPr>
          <w:rFonts w:cs="Times New Roman"/>
          <w:b/>
          <w:bCs/>
        </w:rPr>
        <w:t>Lerman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4. A comprehensive genome-scale reconstruction of Escherichia coli metabolism--2011. Mol Syst Biol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lastRenderedPageBreak/>
        <w:t xml:space="preserve">48. </w:t>
      </w:r>
      <w:r w:rsidRPr="0026382C">
        <w:rPr>
          <w:rFonts w:cs="Times New Roman"/>
        </w:rPr>
        <w:tab/>
      </w:r>
      <w:r w:rsidRPr="0026382C">
        <w:rPr>
          <w:rFonts w:cs="Times New Roman"/>
          <w:b/>
          <w:bCs/>
        </w:rPr>
        <w:t>Sarmiento F</w:t>
      </w:r>
      <w:r w:rsidRPr="0026382C">
        <w:rPr>
          <w:rFonts w:cs="Times New Roman"/>
        </w:rPr>
        <w:t xml:space="preserve">, </w:t>
      </w:r>
      <w:r w:rsidRPr="0026382C">
        <w:rPr>
          <w:rFonts w:cs="Times New Roman"/>
          <w:b/>
          <w:bCs/>
        </w:rPr>
        <w:t>Mrázek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Methanococcus maripaludis. Proc Natl Acad Sci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r w:rsidRPr="0026382C">
        <w:rPr>
          <w:rFonts w:cs="Times New Roman"/>
          <w:b/>
          <w:bCs/>
        </w:rPr>
        <w:t>Hucka M</w:t>
      </w:r>
      <w:r w:rsidRPr="0026382C">
        <w:rPr>
          <w:rFonts w:cs="Times New Roman"/>
        </w:rPr>
        <w:t xml:space="preserve">, </w:t>
      </w:r>
      <w:r w:rsidRPr="0026382C">
        <w:rPr>
          <w:rFonts w:cs="Times New Roman"/>
          <w:b/>
          <w:bCs/>
        </w:rPr>
        <w:t>Finney A</w:t>
      </w:r>
      <w:r w:rsidRPr="0026382C">
        <w:rPr>
          <w:rFonts w:cs="Times New Roman"/>
        </w:rPr>
        <w:t xml:space="preserve">, </w:t>
      </w:r>
      <w:r w:rsidRPr="0026382C">
        <w:rPr>
          <w:rFonts w:cs="Times New Roman"/>
          <w:b/>
          <w:bCs/>
        </w:rPr>
        <w:t>Sauro HM</w:t>
      </w:r>
      <w:r w:rsidRPr="0026382C">
        <w:rPr>
          <w:rFonts w:cs="Times New Roman"/>
        </w:rPr>
        <w:t xml:space="preserve">, </w:t>
      </w:r>
      <w:r w:rsidRPr="0026382C">
        <w:rPr>
          <w:rFonts w:cs="Times New Roman"/>
          <w:b/>
          <w:bCs/>
        </w:rPr>
        <w:t>Bolouri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r w:rsidRPr="0026382C">
        <w:rPr>
          <w:rFonts w:cs="Times New Roman"/>
          <w:b/>
          <w:bCs/>
        </w:rPr>
        <w:t>Dronov S</w:t>
      </w:r>
      <w:r w:rsidRPr="0026382C">
        <w:rPr>
          <w:rFonts w:cs="Times New Roman"/>
        </w:rPr>
        <w:t xml:space="preserve">, </w:t>
      </w:r>
      <w:r w:rsidRPr="0026382C">
        <w:rPr>
          <w:rFonts w:cs="Times New Roman"/>
          <w:b/>
          <w:bCs/>
        </w:rPr>
        <w:t>Gilles ED</w:t>
      </w:r>
      <w:r w:rsidRPr="0026382C">
        <w:rPr>
          <w:rFonts w:cs="Times New Roman"/>
        </w:rPr>
        <w:t xml:space="preserve">, </w:t>
      </w:r>
      <w:r w:rsidRPr="0026382C">
        <w:rPr>
          <w:rFonts w:cs="Times New Roman"/>
          <w:b/>
          <w:bCs/>
        </w:rPr>
        <w:t>Ginkel M</w:t>
      </w:r>
      <w:r w:rsidRPr="0026382C">
        <w:rPr>
          <w:rFonts w:cs="Times New Roman"/>
        </w:rPr>
        <w:t xml:space="preserve">, </w:t>
      </w:r>
      <w:r w:rsidRPr="0026382C">
        <w:rPr>
          <w:rFonts w:cs="Times New Roman"/>
          <w:b/>
          <w:bCs/>
        </w:rPr>
        <w:t>Gor V</w:t>
      </w:r>
      <w:r w:rsidRPr="0026382C">
        <w:rPr>
          <w:rFonts w:cs="Times New Roman"/>
        </w:rPr>
        <w:t xml:space="preserve">, </w:t>
      </w:r>
      <w:r w:rsidRPr="0026382C">
        <w:rPr>
          <w:rFonts w:cs="Times New Roman"/>
          <w:b/>
          <w:bCs/>
        </w:rPr>
        <w:t>Goryanin II</w:t>
      </w:r>
      <w:r w:rsidRPr="0026382C">
        <w:rPr>
          <w:rFonts w:cs="Times New Roman"/>
        </w:rPr>
        <w:t xml:space="preserve">, </w:t>
      </w:r>
      <w:r w:rsidRPr="0026382C">
        <w:rPr>
          <w:rFonts w:cs="Times New Roman"/>
          <w:b/>
          <w:bCs/>
        </w:rPr>
        <w:t>Hedley WJ</w:t>
      </w:r>
      <w:r w:rsidRPr="0026382C">
        <w:rPr>
          <w:rFonts w:cs="Times New Roman"/>
        </w:rPr>
        <w:t xml:space="preserve">, </w:t>
      </w:r>
      <w:r w:rsidRPr="0026382C">
        <w:rPr>
          <w:rFonts w:cs="Times New Roman"/>
          <w:b/>
          <w:bCs/>
        </w:rPr>
        <w:t>Hodgman TC</w:t>
      </w:r>
      <w:r w:rsidRPr="0026382C">
        <w:rPr>
          <w:rFonts w:cs="Times New Roman"/>
        </w:rPr>
        <w:t xml:space="preserve">, </w:t>
      </w:r>
      <w:r w:rsidRPr="0026382C">
        <w:rPr>
          <w:rFonts w:cs="Times New Roman"/>
          <w:b/>
          <w:bCs/>
        </w:rPr>
        <w:t>Hofmeyr J-H</w:t>
      </w:r>
      <w:r w:rsidRPr="0026382C">
        <w:rPr>
          <w:rFonts w:cs="Times New Roman"/>
        </w:rPr>
        <w:t xml:space="preserve">, </w:t>
      </w:r>
      <w:r w:rsidRPr="0026382C">
        <w:rPr>
          <w:rFonts w:cs="Times New Roman"/>
          <w:b/>
          <w:bCs/>
        </w:rPr>
        <w:t>Hunter PJ</w:t>
      </w:r>
      <w:r w:rsidRPr="0026382C">
        <w:rPr>
          <w:rFonts w:cs="Times New Roman"/>
        </w:rPr>
        <w:t xml:space="preserve">, </w:t>
      </w:r>
      <w:r w:rsidRPr="0026382C">
        <w:rPr>
          <w:rFonts w:cs="Times New Roman"/>
          <w:b/>
          <w:bCs/>
        </w:rPr>
        <w:t>Juty NS</w:t>
      </w:r>
      <w:r w:rsidRPr="0026382C">
        <w:rPr>
          <w:rFonts w:cs="Times New Roman"/>
        </w:rPr>
        <w:t xml:space="preserve">, </w:t>
      </w:r>
      <w:r w:rsidRPr="0026382C">
        <w:rPr>
          <w:rFonts w:cs="Times New Roman"/>
          <w:b/>
          <w:bCs/>
        </w:rPr>
        <w:t>Kasberger JL</w:t>
      </w:r>
      <w:r w:rsidRPr="0026382C">
        <w:rPr>
          <w:rFonts w:cs="Times New Roman"/>
        </w:rPr>
        <w:t xml:space="preserve">, </w:t>
      </w:r>
      <w:r w:rsidRPr="0026382C">
        <w:rPr>
          <w:rFonts w:cs="Times New Roman"/>
          <w:b/>
          <w:bCs/>
        </w:rPr>
        <w:t>Kremling A</w:t>
      </w:r>
      <w:r w:rsidRPr="0026382C">
        <w:rPr>
          <w:rFonts w:cs="Times New Roman"/>
        </w:rPr>
        <w:t xml:space="preserve">, </w:t>
      </w:r>
      <w:r w:rsidRPr="0026382C">
        <w:rPr>
          <w:rFonts w:cs="Times New Roman"/>
          <w:b/>
          <w:bCs/>
        </w:rPr>
        <w:t>Kummer U</w:t>
      </w:r>
      <w:r w:rsidRPr="0026382C">
        <w:rPr>
          <w:rFonts w:cs="Times New Roman"/>
        </w:rPr>
        <w:t xml:space="preserve">, </w:t>
      </w:r>
      <w:r w:rsidRPr="0026382C">
        <w:rPr>
          <w:rFonts w:cs="Times New Roman"/>
          <w:b/>
          <w:bCs/>
        </w:rPr>
        <w:t>Novèr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r w:rsidRPr="0026382C">
        <w:rPr>
          <w:rFonts w:cs="Times New Roman"/>
          <w:b/>
          <w:bCs/>
        </w:rPr>
        <w:t>Mjolsness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r w:rsidRPr="0026382C">
        <w:rPr>
          <w:rFonts w:cs="Times New Roman"/>
          <w:b/>
          <w:bCs/>
        </w:rPr>
        <w:t>Schaff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r w:rsidRPr="0026382C">
        <w:rPr>
          <w:rFonts w:cs="Times New Roman"/>
          <w:b/>
          <w:bCs/>
        </w:rPr>
        <w:t>Stelling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326DCAC6"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w:t>
            </w:r>
            <w:r>
              <w:rPr>
                <w:rFonts w:ascii="Calibri" w:eastAsia="Times New Roman" w:hAnsi="Calibri" w:cs="Times New Roman"/>
                <w:color w:val="000000"/>
                <w:sz w:val="22"/>
              </w:rPr>
              <w:t>39</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3B84FD75"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w:t>
            </w:r>
            <w:r>
              <w:rPr>
                <w:rFonts w:ascii="Calibri" w:eastAsia="Times New Roman" w:hAnsi="Calibri" w:cs="Times New Roman"/>
                <w:color w:val="000000"/>
                <w:sz w:val="22"/>
              </w:rPr>
              <w:t>39</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4B8E941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w:t>
      </w:r>
      <w:r w:rsidR="0026382C">
        <w:rPr>
          <w:rFonts w:eastAsia="Times New Roman" w:cs="Times New Roman"/>
          <w:b w:val="0"/>
          <w:color w:val="auto"/>
          <w:sz w:val="20"/>
          <w:szCs w:val="20"/>
        </w:rPr>
        <w:t>39</w:t>
      </w:r>
      <w:r w:rsidRPr="006118BA">
        <w:rPr>
          <w:rFonts w:eastAsia="Times New Roman" w:cs="Times New Roman"/>
          <w:b w:val="0"/>
          <w:color w:val="auto"/>
          <w:sz w:val="20"/>
          <w:szCs w:val="20"/>
        </w:rPr>
        <w:t xml:space="preserve">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6582316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26382C" w:rsidRPr="0098443E">
        <w:rPr>
          <w:b w:val="0"/>
          <w:color w:val="auto"/>
          <w:sz w:val="20"/>
          <w:szCs w:val="20"/>
        </w:rPr>
        <w:t>iMR5</w:t>
      </w:r>
      <w:r w:rsidR="0026382C">
        <w:rPr>
          <w:b w:val="0"/>
          <w:color w:val="auto"/>
          <w:sz w:val="20"/>
          <w:szCs w:val="20"/>
        </w:rPr>
        <w:t>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8"/>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8"/>
      <w:r w:rsidR="00665411">
        <w:rPr>
          <w:rStyle w:val="CommentReference"/>
          <w:rFonts w:asciiTheme="minorHAnsi" w:hAnsiTheme="minorHAnsi"/>
          <w:b w:val="0"/>
          <w:bCs w:val="0"/>
          <w:color w:val="auto"/>
        </w:rPr>
        <w:commentReference w:id="18"/>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46:00Z" w:initials="A">
    <w:p w14:paraId="2C722DFE" w14:textId="0C0280D7" w:rsidR="00D74A8B" w:rsidRDefault="00D74A8B">
      <w:pPr>
        <w:pStyle w:val="CommentText"/>
      </w:pPr>
      <w:r>
        <w:rPr>
          <w:rStyle w:val="CommentReference"/>
        </w:rPr>
        <w:annotationRef/>
      </w:r>
      <w:r>
        <w:t>This particular section doesn’t seem fully-formed. Should try and straighten this out with Tom</w:t>
      </w:r>
    </w:p>
    <w:p w14:paraId="6F9E4FBA" w14:textId="77777777" w:rsidR="00D74A8B" w:rsidRDefault="00D74A8B">
      <w:pPr>
        <w:pStyle w:val="CommentText"/>
      </w:pPr>
    </w:p>
    <w:p w14:paraId="4715CCBE" w14:textId="65767CA9" w:rsidR="00D74A8B" w:rsidRDefault="00D74A8B">
      <w:pPr>
        <w:pStyle w:val="CommentText"/>
      </w:pPr>
      <w:r>
        <w:t>Mainly, it’s very choppy, I think it could flow much better</w:t>
      </w:r>
    </w:p>
  </w:comment>
  <w:comment w:id="1" w:author="Administrator" w:date="2015-11-11T13:21:00Z" w:initials="A">
    <w:p w14:paraId="3F95CF3F" w14:textId="1D820D87" w:rsidR="00D74A8B" w:rsidRDefault="00D74A8B">
      <w:pPr>
        <w:pStyle w:val="CommentText"/>
      </w:pPr>
      <w:r>
        <w:rPr>
          <w:rStyle w:val="CommentReference"/>
        </w:rPr>
        <w:annotationRef/>
      </w:r>
      <w:r>
        <w:t>I’m not sure exactly what he’s looking for here</w:t>
      </w:r>
    </w:p>
  </w:comment>
  <w:comment w:id="2" w:author="T L" w:date="2015-11-11T10:17:00Z" w:initials="TL">
    <w:p w14:paraId="5BD75771" w14:textId="6032C8C9" w:rsidR="00D74A8B" w:rsidRDefault="00D74A8B">
      <w:pPr>
        <w:pStyle w:val="CommentText"/>
      </w:pPr>
      <w:r>
        <w:rPr>
          <w:rStyle w:val="CommentReference"/>
        </w:rPr>
        <w:annotationRef/>
      </w:r>
      <w:r>
        <w:t>I want to significantly tone down the cell factory and strain design and stress the importance of electron bifurcation and cell yields issue compared to the Singapore group which uses the linear pathway containing the methanophenazine which should give them great cell yields!!</w:t>
      </w:r>
    </w:p>
  </w:comment>
  <w:comment w:id="3" w:author="Administrator" w:date="2015-11-11T13:13:00Z" w:initials="A">
    <w:p w14:paraId="42468D9A" w14:textId="3DA7865C" w:rsidR="00D74A8B" w:rsidRDefault="00D74A8B" w:rsidP="002670AD">
      <w:pPr>
        <w:pStyle w:val="CommentText"/>
      </w:pPr>
      <w:r>
        <w:rPr>
          <w:rStyle w:val="CommentReference"/>
        </w:rPr>
        <w:annotationRef/>
      </w:r>
      <w:r>
        <w:t>Still considering that this could use some smoothing out or re-wording</w:t>
      </w:r>
    </w:p>
  </w:comment>
  <w:comment w:id="4" w:author="Administrator" w:date="2015-09-09T11:05:00Z" w:initials="A">
    <w:p w14:paraId="45684249" w14:textId="3FF7F29E" w:rsidR="00D74A8B" w:rsidRDefault="00D74A8B">
      <w:pPr>
        <w:pStyle w:val="CommentText"/>
      </w:pPr>
      <w:r>
        <w:rPr>
          <w:rStyle w:val="CommentReference"/>
        </w:rPr>
        <w:annotationRef/>
      </w:r>
      <w:r>
        <w:t>Hopefully this will change</w:t>
      </w:r>
    </w:p>
  </w:comment>
  <w:comment w:id="5" w:author="Administrator" w:date="2015-09-08T14:14:00Z" w:initials="A">
    <w:p w14:paraId="3FAB654A" w14:textId="25D57E8C" w:rsidR="00D74A8B" w:rsidRDefault="00D74A8B">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6" w:author="Administrator" w:date="2015-09-09T11:24:00Z" w:initials="A">
    <w:p w14:paraId="00FF6F85" w14:textId="7D97EB39" w:rsidR="00D74A8B" w:rsidRDefault="00D74A8B">
      <w:pPr>
        <w:pStyle w:val="CommentText"/>
      </w:pPr>
      <w:r>
        <w:rPr>
          <w:rStyle w:val="CommentReference"/>
        </w:rPr>
        <w:annotationRef/>
      </w:r>
      <w:r>
        <w:t>I might alter this part specifically, haven’t decided yet and probably won’t until it’s time to do the experiment</w:t>
      </w:r>
    </w:p>
  </w:comment>
  <w:comment w:id="7" w:author="Administrator" w:date="2015-11-11T11:50:00Z" w:initials="A">
    <w:p w14:paraId="26F60056" w14:textId="121836DC" w:rsidR="00D74A8B" w:rsidRDefault="00D74A8B">
      <w:pPr>
        <w:pStyle w:val="CommentText"/>
      </w:pPr>
      <w:r>
        <w:rPr>
          <w:rStyle w:val="CommentReference"/>
        </w:rPr>
        <w:annotationRef/>
      </w:r>
      <w:r>
        <w:t>Have to alter this to describe what we did, measuring secretion rates</w:t>
      </w:r>
    </w:p>
  </w:comment>
  <w:comment w:id="8" w:author="Administrator" w:date="2015-11-11T11:53:00Z" w:initials="A">
    <w:p w14:paraId="510EDFC4" w14:textId="03FCEEEB" w:rsidR="00D74A8B" w:rsidRDefault="00D74A8B">
      <w:pPr>
        <w:pStyle w:val="CommentText"/>
      </w:pPr>
      <w:r>
        <w:rPr>
          <w:rStyle w:val="CommentReference"/>
        </w:rPr>
        <w:annotationRef/>
      </w:r>
      <w:r>
        <w:t>Update numbers to most current model</w:t>
      </w:r>
    </w:p>
  </w:comment>
  <w:comment w:id="9" w:author="Administrator" w:date="2015-09-09T12:07:00Z" w:initials="A">
    <w:p w14:paraId="1963DBB8" w14:textId="3B721CD3" w:rsidR="00D74A8B" w:rsidRDefault="00D74A8B">
      <w:pPr>
        <w:pStyle w:val="CommentText"/>
      </w:pPr>
      <w:r>
        <w:rPr>
          <w:rStyle w:val="CommentReference"/>
        </w:rPr>
        <w:annotationRef/>
      </w:r>
      <w:r>
        <w:t>I feel like there’s definitely a better way to put this, it’s escaping me at the moment. I’m open to suggestions</w:t>
      </w:r>
    </w:p>
  </w:comment>
  <w:comment w:id="10" w:author="Administrator" w:date="2015-09-09T12:08:00Z" w:initials="A">
    <w:p w14:paraId="0992E3F0" w14:textId="4E3BA2F2" w:rsidR="00D74A8B" w:rsidRDefault="00D74A8B">
      <w:pPr>
        <w:pStyle w:val="CommentText"/>
      </w:pPr>
      <w:r>
        <w:rPr>
          <w:rStyle w:val="CommentReference"/>
        </w:rPr>
        <w:annotationRef/>
      </w:r>
      <w:r>
        <w:t>Values highlighted in pink here are waiting for values to be inserted once we measure them. Same with those that follow on the next page</w:t>
      </w:r>
    </w:p>
  </w:comment>
  <w:comment w:id="11" w:author="Administrator" w:date="2015-09-09T12:09:00Z" w:initials="A">
    <w:p w14:paraId="52A365C0" w14:textId="6BB0B372" w:rsidR="00D74A8B" w:rsidRDefault="00D74A8B">
      <w:pPr>
        <w:pStyle w:val="CommentText"/>
      </w:pPr>
      <w:r>
        <w:rPr>
          <w:rStyle w:val="CommentReference"/>
        </w:rPr>
        <w:annotationRef/>
      </w:r>
      <w:r>
        <w:t>Good chance I think we’ll just measure under H2 conditions and assume it’s about the same for formate, but I’ve left it open-ended here</w:t>
      </w:r>
    </w:p>
  </w:comment>
  <w:comment w:id="12" w:author="Administrator" w:date="2015-09-03T13:52:00Z" w:initials="A">
    <w:p w14:paraId="6C9CD276" w14:textId="69E78D54" w:rsidR="00D74A8B" w:rsidRDefault="00D74A8B">
      <w:pPr>
        <w:pStyle w:val="CommentText"/>
      </w:pPr>
      <w:r>
        <w:rPr>
          <w:rStyle w:val="CommentReference"/>
        </w:rPr>
        <w:annotationRef/>
      </w:r>
      <w:r>
        <w:t xml:space="preserve">This whole section is contingent on how our growth experiments turn out, but I’ve written it optimistically with the hope that our numbers match up pretty well. If they don’t, I can certainly spin it differently. </w:t>
      </w:r>
    </w:p>
  </w:comment>
  <w:comment w:id="13" w:author="Administrator" w:date="2015-09-08T16:33:00Z" w:initials="A">
    <w:p w14:paraId="6B626597" w14:textId="0674677C" w:rsidR="00D74A8B" w:rsidRDefault="00D74A8B">
      <w:pPr>
        <w:pStyle w:val="CommentText"/>
      </w:pPr>
      <w:r>
        <w:rPr>
          <w:rStyle w:val="CommentReference"/>
        </w:rPr>
        <w:annotationRef/>
      </w:r>
      <w:r>
        <w:t>Is this common sense enough? Do I need a specific source here?</w:t>
      </w:r>
    </w:p>
  </w:comment>
  <w:comment w:id="14" w:author="Administrator" w:date="2015-09-09T12:16:00Z" w:initials="A">
    <w:p w14:paraId="2B29973C" w14:textId="18E14E10" w:rsidR="00D74A8B" w:rsidRDefault="00D74A8B">
      <w:pPr>
        <w:pStyle w:val="CommentText"/>
      </w:pPr>
      <w:r>
        <w:rPr>
          <w:rStyle w:val="CommentReference"/>
        </w:rPr>
        <w:annotationRef/>
      </w:r>
      <w:r>
        <w:t>Should I have a result and figure of running this code here? It seems like that might be missing right now</w:t>
      </w:r>
    </w:p>
  </w:comment>
  <w:comment w:id="15" w:author="Administrator" w:date="2015-09-09T12:18:00Z" w:initials="A">
    <w:p w14:paraId="49F11034" w14:textId="229FD3EA" w:rsidR="00D74A8B" w:rsidRDefault="00D74A8B">
      <w:pPr>
        <w:pStyle w:val="CommentText"/>
      </w:pPr>
      <w:r>
        <w:rPr>
          <w:rStyle w:val="CommentReference"/>
        </w:rPr>
        <w:annotationRef/>
      </w:r>
      <w:r>
        <w:t>This is very much a “Data Availability” type section; perhaps it deserves its own short section separate from Results?</w:t>
      </w:r>
    </w:p>
  </w:comment>
  <w:comment w:id="16" w:author="Administrator" w:date="2015-09-09T12:19:00Z" w:initials="A">
    <w:p w14:paraId="3FCB8553" w14:textId="2E6241A7" w:rsidR="00D74A8B" w:rsidRDefault="00D74A8B">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8" w:author="Administrator" w:date="2015-09-08T14:21:00Z" w:initials="A">
    <w:p w14:paraId="1E05CE63" w14:textId="2ABCE296" w:rsidR="00D74A8B" w:rsidRDefault="00D74A8B">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C9799" w14:textId="77777777" w:rsidR="008B6BDA" w:rsidRDefault="008B6BDA" w:rsidP="00516D83">
      <w:pPr>
        <w:spacing w:after="0" w:line="240" w:lineRule="auto"/>
      </w:pPr>
      <w:r>
        <w:separator/>
      </w:r>
    </w:p>
  </w:endnote>
  <w:endnote w:type="continuationSeparator" w:id="0">
    <w:p w14:paraId="5B8A0239" w14:textId="77777777" w:rsidR="008B6BDA" w:rsidRDefault="008B6BDA"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74A8B" w:rsidRDefault="00D74A8B">
        <w:pPr>
          <w:pStyle w:val="Footer"/>
          <w:jc w:val="center"/>
        </w:pPr>
        <w:r>
          <w:fldChar w:fldCharType="begin"/>
        </w:r>
        <w:r>
          <w:instrText xml:space="preserve"> PAGE   \* MERGEFORMAT </w:instrText>
        </w:r>
        <w:r>
          <w:fldChar w:fldCharType="separate"/>
        </w:r>
        <w:r w:rsidR="00FC2331">
          <w:rPr>
            <w:noProof/>
          </w:rPr>
          <w:t>24</w:t>
        </w:r>
        <w:r>
          <w:rPr>
            <w:noProof/>
          </w:rPr>
          <w:fldChar w:fldCharType="end"/>
        </w:r>
      </w:p>
    </w:sdtContent>
  </w:sdt>
  <w:p w14:paraId="7DC31E85" w14:textId="77777777" w:rsidR="00D74A8B" w:rsidRDefault="00D74A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C74A7" w14:textId="77777777" w:rsidR="008B6BDA" w:rsidRDefault="008B6BDA" w:rsidP="00516D83">
      <w:pPr>
        <w:spacing w:after="0" w:line="240" w:lineRule="auto"/>
      </w:pPr>
      <w:r>
        <w:separator/>
      </w:r>
    </w:p>
  </w:footnote>
  <w:footnote w:type="continuationSeparator" w:id="0">
    <w:p w14:paraId="392847A0" w14:textId="77777777" w:rsidR="008B6BDA" w:rsidRDefault="008B6BDA"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11F78"/>
    <w:rsid w:val="00121FDF"/>
    <w:rsid w:val="001657E5"/>
    <w:rsid w:val="00166CBF"/>
    <w:rsid w:val="00172424"/>
    <w:rsid w:val="001801A5"/>
    <w:rsid w:val="00185D86"/>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76C9"/>
    <w:rsid w:val="00230593"/>
    <w:rsid w:val="00231585"/>
    <w:rsid w:val="002607EE"/>
    <w:rsid w:val="0026382C"/>
    <w:rsid w:val="00266387"/>
    <w:rsid w:val="002670AD"/>
    <w:rsid w:val="0027696A"/>
    <w:rsid w:val="00277E47"/>
    <w:rsid w:val="0028794B"/>
    <w:rsid w:val="00292115"/>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72FC"/>
    <w:rsid w:val="00603980"/>
    <w:rsid w:val="006118BA"/>
    <w:rsid w:val="00627847"/>
    <w:rsid w:val="006322C1"/>
    <w:rsid w:val="006331D1"/>
    <w:rsid w:val="00635FDE"/>
    <w:rsid w:val="00641032"/>
    <w:rsid w:val="00643EEA"/>
    <w:rsid w:val="00650EC2"/>
    <w:rsid w:val="006602A6"/>
    <w:rsid w:val="00665411"/>
    <w:rsid w:val="00666EBB"/>
    <w:rsid w:val="00673E4C"/>
    <w:rsid w:val="00681980"/>
    <w:rsid w:val="006A665D"/>
    <w:rsid w:val="006A723F"/>
    <w:rsid w:val="006B0C00"/>
    <w:rsid w:val="006C011E"/>
    <w:rsid w:val="006C2CF1"/>
    <w:rsid w:val="006D6FE3"/>
    <w:rsid w:val="007032A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15A63"/>
    <w:rsid w:val="008270DA"/>
    <w:rsid w:val="008367FA"/>
    <w:rsid w:val="0084303B"/>
    <w:rsid w:val="0084390A"/>
    <w:rsid w:val="0087010F"/>
    <w:rsid w:val="00875625"/>
    <w:rsid w:val="00881F7B"/>
    <w:rsid w:val="0088665C"/>
    <w:rsid w:val="00890FBC"/>
    <w:rsid w:val="008946EC"/>
    <w:rsid w:val="00896C21"/>
    <w:rsid w:val="00897640"/>
    <w:rsid w:val="008A1FB2"/>
    <w:rsid w:val="008B6BDA"/>
    <w:rsid w:val="008C0862"/>
    <w:rsid w:val="008C3354"/>
    <w:rsid w:val="008D38C6"/>
    <w:rsid w:val="008D7AE6"/>
    <w:rsid w:val="008E0E07"/>
    <w:rsid w:val="008E6A11"/>
    <w:rsid w:val="008F57BB"/>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42B4"/>
    <w:rsid w:val="00B11429"/>
    <w:rsid w:val="00B1506E"/>
    <w:rsid w:val="00B273EF"/>
    <w:rsid w:val="00B36C33"/>
    <w:rsid w:val="00B37EA1"/>
    <w:rsid w:val="00B42019"/>
    <w:rsid w:val="00B42562"/>
    <w:rsid w:val="00B47A20"/>
    <w:rsid w:val="00B543C6"/>
    <w:rsid w:val="00B552F6"/>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53674"/>
    <w:rsid w:val="00D547AF"/>
    <w:rsid w:val="00D64CB4"/>
    <w:rsid w:val="00D71AA7"/>
    <w:rsid w:val="00D74A8B"/>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4F1"/>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F06110"/>
    <w:rsid w:val="00F123B8"/>
    <w:rsid w:val="00F134C6"/>
    <w:rsid w:val="00F14A7D"/>
    <w:rsid w:val="00F14B6D"/>
    <w:rsid w:val="00F239B0"/>
    <w:rsid w:val="00F27938"/>
    <w:rsid w:val="00F316DF"/>
    <w:rsid w:val="00F339FC"/>
    <w:rsid w:val="00F42364"/>
    <w:rsid w:val="00F45312"/>
    <w:rsid w:val="00F45C05"/>
    <w:rsid w:val="00F47CF8"/>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49761664"/>
        <c:axId val="49783936"/>
      </c:barChart>
      <c:catAx>
        <c:axId val="49761664"/>
        <c:scaling>
          <c:orientation val="minMax"/>
        </c:scaling>
        <c:delete val="0"/>
        <c:axPos val="b"/>
        <c:majorTickMark val="out"/>
        <c:minorTickMark val="none"/>
        <c:tickLblPos val="nextTo"/>
        <c:crossAx val="49783936"/>
        <c:crosses val="autoZero"/>
        <c:auto val="1"/>
        <c:lblAlgn val="ctr"/>
        <c:lblOffset val="100"/>
        <c:noMultiLvlLbl val="0"/>
      </c:catAx>
      <c:valAx>
        <c:axId val="49783936"/>
        <c:scaling>
          <c:orientation val="minMax"/>
        </c:scaling>
        <c:delete val="0"/>
        <c:axPos val="l"/>
        <c:majorGridlines/>
        <c:numFmt formatCode="General" sourceLinked="1"/>
        <c:majorTickMark val="out"/>
        <c:minorTickMark val="none"/>
        <c:tickLblPos val="nextTo"/>
        <c:crossAx val="4976166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5B84E-BE7E-4F42-8928-14CBA8C98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34</Pages>
  <Words>30364</Words>
  <Characters>173077</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2</cp:revision>
  <dcterms:created xsi:type="dcterms:W3CDTF">2015-11-09T17:16:00Z</dcterms:created>
  <dcterms:modified xsi:type="dcterms:W3CDTF">2015-11-1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XJAyZry"/&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